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2AA1312F"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429A9376"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1B24E0">
        <w:rPr>
          <w:bCs/>
        </w:rPr>
        <w:t>5</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1D49131E" w14:textId="1A158D7F" w:rsidR="001A31D4" w:rsidRDefault="001B24E0" w:rsidP="00BB5F98">
      <w:pPr>
        <w:spacing w:line="480" w:lineRule="auto"/>
      </w:pPr>
      <w:r>
        <w:t>Plant nitrogen acquisition and photosynthesis link ecosystem carbon and nitrogen cycles. These two processes are themselves linked</w:t>
      </w:r>
      <w:r w:rsidR="00F21CD4">
        <w:t xml:space="preserve"> – </w:t>
      </w:r>
      <w:r>
        <w:t>plants must allocate recent photosynthetically derived carbon belowground to acquire nitrogen through</w:t>
      </w:r>
      <w:r w:rsidR="001A1184">
        <w:t xml:space="preserve"> direct uptake pathways or associations with microbial symbionts</w:t>
      </w:r>
      <w:r>
        <w:t xml:space="preserve">, </w:t>
      </w:r>
      <w:r w:rsidR="001A1184">
        <w:t xml:space="preserve">while </w:t>
      </w:r>
      <w:r>
        <w:t xml:space="preserve">nitrogen must be acquired to build and maintain enzymes that drive photosynthetic reactions forward. </w:t>
      </w:r>
      <w:r w:rsidR="00F21CD4">
        <w:t xml:space="preserve">To date, we do not fully understand mechanisms that </w:t>
      </w:r>
      <w:proofErr w:type="spellStart"/>
      <w:r w:rsidR="00F21CD4">
        <w:t>linke</w:t>
      </w:r>
      <w:proofErr w:type="spellEnd"/>
      <w:r w:rsidR="00F21CD4">
        <w:t xml:space="preserve"> plant nitrogen acquisition and photosynthesis, and how these mechanisms vary by nitrogen acquisition strategy</w:t>
      </w:r>
      <w:r w:rsidR="00045694">
        <w:t>.</w:t>
      </w:r>
      <w:r w:rsidR="001A1184">
        <w:t xml:space="preserve"> Here, we grew </w:t>
      </w:r>
      <w:r w:rsidR="001A1184">
        <w:rPr>
          <w:i/>
          <w:iCs/>
        </w:rPr>
        <w:t xml:space="preserve">Glycine max </w:t>
      </w:r>
      <w:r w:rsidR="001A1184" w:rsidRPr="00462729">
        <w:t>L. (</w:t>
      </w:r>
      <w:proofErr w:type="spellStart"/>
      <w:r w:rsidR="001A1184" w:rsidRPr="00462729">
        <w:t>Merr</w:t>
      </w:r>
      <w:proofErr w:type="spellEnd"/>
      <w:r w:rsidR="001A1184" w:rsidRPr="00462729">
        <w:t>.)</w:t>
      </w:r>
      <w:r w:rsidR="001A1184">
        <w:t xml:space="preserve"> under two soil nitrogen fertilization treatments both with and without inoculation with </w:t>
      </w:r>
      <w:proofErr w:type="spellStart"/>
      <w:r w:rsidR="001A1184">
        <w:rPr>
          <w:i/>
          <w:iCs/>
        </w:rPr>
        <w:t>Bradyrhizobium</w:t>
      </w:r>
      <w:proofErr w:type="spellEnd"/>
      <w:r w:rsidR="001A1184">
        <w:rPr>
          <w:i/>
          <w:iCs/>
        </w:rPr>
        <w:t xml:space="preserve"> japonicum</w:t>
      </w:r>
      <w:r w:rsidR="001A1184">
        <w:t xml:space="preserve"> in a full-factorial greenhouse experiment. </w:t>
      </w:r>
      <w:r w:rsidR="00CA5FBB">
        <w:t xml:space="preserve">After a 7-week growth period, we </w:t>
      </w:r>
      <w:r w:rsidR="001A1184">
        <w:t>measured structural carbon costs to acquire nitrogen, plant investments to nitrogen fixation, leaf nitrogen allocation, photosynthetic capacity, and whole plant growth to understand whether nitrogen acquisition strategy modifie</w:t>
      </w:r>
      <w:r w:rsidR="00CA5FBB">
        <w:t>d</w:t>
      </w:r>
      <w:r w:rsidR="001A1184">
        <w:t xml:space="preserve"> linkages between plant nitrogen acquisition and photosynthetic processes. We found that structural carbon costs to acquire nitrogen were lower in </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3DC1DC8D" w:rsidR="001B766A" w:rsidRDefault="00521B92" w:rsidP="003C2C84">
      <w:pPr>
        <w:spacing w:line="480" w:lineRule="auto"/>
        <w:ind w:firstLine="720"/>
      </w:pPr>
      <w:r>
        <w:t xml:space="preserve">Terrestrial </w:t>
      </w:r>
      <w:r w:rsidR="00C654B2">
        <w:t>eco</w:t>
      </w:r>
      <w:r>
        <w:t>systems are regulated by complex carbon and nitrogen biogeochemical cycles</w:t>
      </w:r>
      <w:r w:rsidR="009A02EE">
        <w:t>. As a result, terrestrial biosphere models</w:t>
      </w:r>
      <w:r w:rsidR="00DA72DC">
        <w:t>, which are</w:t>
      </w:r>
      <w:r w:rsidR="00F01DF2">
        <w:t xml:space="preserve"> beginning to include coupled carbon and nitrogen cycle</w:t>
      </w:r>
      <w:r w:rsidR="00EE601F">
        <w:t>s</w:t>
      </w:r>
      <w:r w:rsidR="00F01DF2">
        <w:t>,</w:t>
      </w:r>
      <w:r w:rsidR="009A02EE">
        <w:t xml:space="preserve"> </w:t>
      </w:r>
      <w:r w:rsidR="00F01DF2">
        <w:t>must accurately represent these cycles under different environmental scenarios to</w:t>
      </w:r>
      <w:r w:rsidR="00EE601F">
        <w:t xml:space="preserve"> reliably</w:t>
      </w:r>
      <w:r w:rsidR="00F01DF2">
        <w:t xml:space="preserve"> simulate past, present, and future carbon and nutrient </w:t>
      </w:r>
      <w:r w:rsidR="00813CB8">
        <w:t xml:space="preserve">atmosphere-biosphere </w:t>
      </w:r>
      <w:r w:rsidR="00F01DF2">
        <w:t>fluxes</w:t>
      </w:r>
      <w:r w:rsidR="007B6971">
        <w:t xml:space="preserve"> </w:t>
      </w:r>
      <w:r w:rsidR="00D32CFF">
        <w:fldChar w:fldCharType="begin" w:fldLock="1"/>
      </w:r>
      <w:r w:rsidR="00D32CF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biogeochemical cycles</w:t>
      </w:r>
      <w:r w:rsidR="00391A1D">
        <w:t xml:space="preserve">, </w:t>
      </w:r>
      <w:r w:rsidR="00EE601F">
        <w:t xml:space="preserve">such as </w:t>
      </w:r>
      <w:r w:rsidR="00391A1D">
        <w:t>plant n</w:t>
      </w:r>
      <w:r w:rsidR="00B310D2">
        <w:t>itrogen</w:t>
      </w:r>
      <w:r w:rsidR="00391A1D">
        <w:t xml:space="preserve"> acquisition</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9022E6">
        <w:t xml:space="preserve"> </w:t>
      </w:r>
      <w:r w:rsidR="001E40E6">
        <w:t>or</w:t>
      </w:r>
      <w:r w:rsidR="00391A1D">
        <w:t xml:space="preserve"> </w:t>
      </w:r>
      <w:r w:rsidR="000103A6">
        <w:t>photosynthe</w:t>
      </w:r>
      <w:r w:rsidR="00045694">
        <w:t>sis</w:t>
      </w:r>
      <w:r w:rsidR="00D32CFF">
        <w:t xml:space="preserve"> </w:t>
      </w:r>
      <w:r w:rsidR="00D32CFF">
        <w:fldChar w:fldCharType="begin" w:fldLock="1"/>
      </w:r>
      <w:r w:rsidR="009D1104">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Smith &amp; Dukes, 2013; Rogers &lt;i&gt;et al.&lt;/i&gt;, 2017)","plainTextFormattedCitation":"(Smith &amp; Dukes, 2013; Rogers et al., 2017)","previouslyFormattedCitation":"(Smith &amp; Dukes, 2013; Rogers &lt;i&gt;et al.&lt;/i&gt;, 2017)"},"properties":{"noteIndex":0},"schema":"https://github.com/citation-style-language/schema/raw/master/csl-citation.json"}</w:instrText>
      </w:r>
      <w:r w:rsidR="00D32CFF">
        <w:fldChar w:fldCharType="separate"/>
      </w:r>
      <w:r w:rsidR="00D32CFF" w:rsidRPr="00D32CFF">
        <w:rPr>
          <w:noProof/>
        </w:rPr>
        <w:t xml:space="preserve">(Smith &amp; Dukes, 2013; Rogers </w:t>
      </w:r>
      <w:r w:rsidR="00D32CFF" w:rsidRPr="00D32CFF">
        <w:rPr>
          <w:i/>
          <w:noProof/>
        </w:rPr>
        <w:t>et al.</w:t>
      </w:r>
      <w:r w:rsidR="00D32CFF" w:rsidRPr="00D32CFF">
        <w:rPr>
          <w:noProof/>
        </w:rPr>
        <w:t>, 2017)</w:t>
      </w:r>
      <w:r w:rsidR="00D32CFF">
        <w:fldChar w:fldCharType="end"/>
      </w:r>
      <w:r w:rsidR="00E12B46">
        <w:t>.</w:t>
      </w:r>
    </w:p>
    <w:p w14:paraId="48009BAC" w14:textId="6A4ACFC5" w:rsidR="00FB54EF" w:rsidRDefault="00391A1D" w:rsidP="00FA37A7">
      <w:pPr>
        <w:spacing w:line="480" w:lineRule="auto"/>
        <w:ind w:firstLine="720"/>
      </w:pPr>
      <w:r>
        <w:t xml:space="preserve">Plant nitrogen acquisition is one process in terrestrial systems where carbon and nitrogen cycles are linked.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r w:rsidR="00AA479F">
        <w:t>root exudat</w:t>
      </w:r>
      <w:r w:rsidR="00FA37A7">
        <w:t>es that prime 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r w:rsidR="001D26CA">
        <w:t xml:space="preserve"> </w:t>
      </w:r>
      <w:r w:rsidR="002548F5">
        <w:t xml:space="preserve">In principle, </w:t>
      </w:r>
      <w:r w:rsidR="00FB54EF">
        <w:t xml:space="preserve">plants cannot acquire nitrogen without </w:t>
      </w:r>
      <w:r w:rsidR="00CD5C63">
        <w:t xml:space="preserve">first </w:t>
      </w:r>
      <w:r w:rsidR="00FB54EF">
        <w:t>allocating carbon belowground, which implies an inherent carbon cost to the plant for acquiring nitrogen</w:t>
      </w:r>
      <w:r w:rsidR="00FA37A7">
        <w:t xml:space="preserve"> regardless of nitrogen acquisition strategy</w:t>
      </w:r>
      <w:r w:rsidR="00FB54EF">
        <w:t xml:space="preserve">. </w:t>
      </w:r>
      <w:r w:rsidR="00CD5C63">
        <w:t>These c</w:t>
      </w:r>
      <w:r w:rsidR="00FB54EF">
        <w:t xml:space="preserve">arbon costs </w:t>
      </w:r>
      <w:r w:rsidR="00FA37A7">
        <w:t xml:space="preserve">to acquire nitrogen have been shown to vary in species with different nitrogen acquisition strategies and </w:t>
      </w:r>
      <w:r w:rsidR="00CD5C63">
        <w:t>are</w:t>
      </w:r>
      <w:r w:rsidR="009D1104">
        <w:t xml:space="preserve"> </w:t>
      </w:r>
      <w:r w:rsidR="00FA37A7">
        <w:t xml:space="preserve">depend on external environmental factors </w:t>
      </w:r>
      <w:r w:rsidR="00FA37A7">
        <w:lastRenderedPageBreak/>
        <w:t>such as atmospheric CO</w:t>
      </w:r>
      <w:r w:rsidR="00FA37A7">
        <w:rPr>
          <w:vertAlign w:val="subscript"/>
        </w:rPr>
        <w:t>2</w:t>
      </w:r>
      <w:r w:rsidR="00FA37A7">
        <w:t>, light availability, and soil nutrient availability</w:t>
      </w:r>
      <w:r w:rsidR="009D1104">
        <w:t xml:space="preserve"> </w:t>
      </w:r>
      <w:r w:rsidR="009D1104">
        <w:fldChar w:fldCharType="begin" w:fldLock="1"/>
      </w:r>
      <w:r w:rsidR="009D1104">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rzostek &lt;i&gt;et al.&lt;/i&gt;, 2014; Terrer &lt;i&gt;et al.&lt;/i&gt;, 2018; Allen &lt;i&gt;et al.&lt;/i&gt;, 2020; Perkowski &lt;i&gt;et al.&lt;/i&gt;, 2021; Lu &lt;i&gt;et al.&lt;/i&gt;, 2022)","plainTextFormattedCitation":"(Brzostek et al., 2014; Terrer et al., 2018; Allen et al., 2020; Perkowski et al., 2021; Lu et al., 2022)","previouslyFormattedCitation":"(Brzostek &lt;i&gt;et al.&lt;/i&gt;, 2014; Terrer &lt;i&gt;et al.&lt;/i&gt;, 2018; Allen &lt;i&gt;et al.&lt;/i&gt;, 2020; Perkowski &lt;i&gt;et al.&lt;/i&gt;, 2021; Lu &lt;i&gt;et al.&lt;/i&gt;, 2022)"},"properties":{"noteIndex":0},"schema":"https://github.com/citation-style-language/schema/raw/master/csl-citation.json"}</w:instrText>
      </w:r>
      <w:r w:rsidR="009D1104">
        <w:fldChar w:fldCharType="separate"/>
      </w:r>
      <w:r w:rsidR="009D1104" w:rsidRPr="009D1104">
        <w:rPr>
          <w:noProof/>
        </w:rPr>
        <w:t xml:space="preserve">(Brzostek </w:t>
      </w:r>
      <w:r w:rsidR="009D1104" w:rsidRPr="009D1104">
        <w:rPr>
          <w:i/>
          <w:noProof/>
        </w:rPr>
        <w:t>et al.</w:t>
      </w:r>
      <w:r w:rsidR="009D1104" w:rsidRPr="009D1104">
        <w:rPr>
          <w:noProof/>
        </w:rPr>
        <w:t xml:space="preserve">, 2014; Terrer </w:t>
      </w:r>
      <w:r w:rsidR="009D1104" w:rsidRPr="009D1104">
        <w:rPr>
          <w:i/>
          <w:noProof/>
        </w:rPr>
        <w:t>et al.</w:t>
      </w:r>
      <w:r w:rsidR="009D1104" w:rsidRPr="009D1104">
        <w:rPr>
          <w:noProof/>
        </w:rPr>
        <w:t xml:space="preserve">, 2018; Allen </w:t>
      </w:r>
      <w:r w:rsidR="009D1104" w:rsidRPr="009D1104">
        <w:rPr>
          <w:i/>
          <w:noProof/>
        </w:rPr>
        <w:t>et al.</w:t>
      </w:r>
      <w:r w:rsidR="009D1104" w:rsidRPr="009D1104">
        <w:rPr>
          <w:noProof/>
        </w:rPr>
        <w:t xml:space="preserve">, 2020; Perkowski </w:t>
      </w:r>
      <w:r w:rsidR="009D1104" w:rsidRPr="009D1104">
        <w:rPr>
          <w:i/>
          <w:noProof/>
        </w:rPr>
        <w:t>et al.</w:t>
      </w:r>
      <w:r w:rsidR="009D1104" w:rsidRPr="009D1104">
        <w:rPr>
          <w:noProof/>
        </w:rPr>
        <w:t xml:space="preserve">, 2021; Lu </w:t>
      </w:r>
      <w:r w:rsidR="009D1104" w:rsidRPr="009D1104">
        <w:rPr>
          <w:i/>
          <w:noProof/>
        </w:rPr>
        <w:t>et al.</w:t>
      </w:r>
      <w:r w:rsidR="009D1104" w:rsidRPr="009D1104">
        <w:rPr>
          <w:noProof/>
        </w:rPr>
        <w:t>, 2022)</w:t>
      </w:r>
      <w:r w:rsidR="009D1104">
        <w:fldChar w:fldCharType="end"/>
      </w:r>
      <w:r w:rsidR="00FA37A7">
        <w:t>.</w:t>
      </w:r>
    </w:p>
    <w:p w14:paraId="4112855A" w14:textId="00F07247" w:rsidR="00DA60ED" w:rsidRDefault="00EC01F6" w:rsidP="00D8588A">
      <w:pPr>
        <w:spacing w:line="480" w:lineRule="auto"/>
        <w:ind w:firstLine="720"/>
      </w:pPr>
      <w:r>
        <w:t xml:space="preserve">Photosynthesis is </w:t>
      </w:r>
      <w:r w:rsidR="001D26CA">
        <w:t xml:space="preserve">a </w:t>
      </w:r>
      <w:r w:rsidR="00DE5D3F">
        <w:t>second</w:t>
      </w:r>
      <w:r>
        <w:t xml:space="preserve"> process in terrestrial systems where carbon and nitrogen cycles are linked. </w:t>
      </w:r>
      <w:r w:rsidR="005D006F">
        <w:t>Photosynthesis links carbon and nitrogen cycles by fixing carbon dioxide drawn in from the atmosphere to simple sugars through a series of light dependent and independent reactions that have high nitrogen requirements to build and maintain</w:t>
      </w:r>
      <w:r w:rsidR="00D32CFF">
        <w:t xml:space="preserve">. </w:t>
      </w:r>
      <w:r w:rsidR="00FA37A7">
        <w:t xml:space="preserve">Simple sugars get used as substrate for respiration, are allocated to structures that support storage and growth, or can be allocated belowground to acquire nitrogen or </w:t>
      </w:r>
      <w:r w:rsidR="003A4D07">
        <w:t>other soil-derived resources</w:t>
      </w:r>
      <w:r w:rsidR="00CD5C63">
        <w:t xml:space="preserve"> </w:t>
      </w:r>
      <w:r w:rsidR="00CD5C63">
        <w:fldChar w:fldCharType="begin" w:fldLock="1"/>
      </w:r>
      <w:r w:rsidR="007E56DC">
        <w:instrText>ADDIN CSL_CITATION {"citationItems":[{"id":"ITEM-1","itemData":{"ISBN":"0878938664","author":[{"dropping-particle":"","family":"Taiz","given":"Lincoln","non-dropping-particle":"","parse-names":false,"suffix":""},{"dropping-particle":"","family":"Zeiger","given":"Eduardo","non-dropping-particle":"","parse-names":false,"suffix":""}],"edition":"Fifth","id":"ITEM-1","issued":{"date-parts":[["2010"]]},"publisher":"Sinauer","publisher-place":"Sunderland, Massachusetts","title":"Plant physiology","type":"book"},"uris":["http://www.mendeley.com/documents/?uuid=a30e8c0f-3451-475e-a67d-d8d4d9915f2f"]}],"mendeley":{"formattedCitation":"(Taiz &amp; Zeiger, 2010)","plainTextFormattedCitation":"(Taiz &amp; Zeiger, 2010)","previouslyFormattedCitation":"(Taiz &amp; Zeiger, 2010)"},"properties":{"noteIndex":0},"schema":"https://github.com/citation-style-language/schema/raw/master/csl-citation.json"}</w:instrText>
      </w:r>
      <w:r w:rsidR="00CD5C63">
        <w:fldChar w:fldCharType="separate"/>
      </w:r>
      <w:r w:rsidR="00CD5C63" w:rsidRPr="00CD5C63">
        <w:rPr>
          <w:noProof/>
        </w:rPr>
        <w:t>(Taiz &amp; Zeiger, 2010)</w:t>
      </w:r>
      <w:r w:rsidR="00CD5C63">
        <w:fldChar w:fldCharType="end"/>
      </w:r>
      <w:r w:rsidR="003A4D07">
        <w:t xml:space="preserve">. Plants are well known to acclimate their photosynthetic processes to external environmental factors such as </w:t>
      </w:r>
      <w:r>
        <w:t>CO</w:t>
      </w:r>
      <w:r>
        <w:rPr>
          <w:vertAlign w:val="subscript"/>
        </w:rPr>
        <w:t>2</w:t>
      </w:r>
      <w:r w:rsidR="009D1104">
        <w:t xml:space="preserve"> </w:t>
      </w:r>
      <w:r w:rsidR="009D1104">
        <w:fldChar w:fldCharType="begin" w:fldLock="1"/>
      </w:r>
      <w:r w:rsidR="009D1104">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mendeley":{"formattedCitation":"(Poorter &lt;i&gt;et al.&lt;/i&gt;, 2022)","plainTextFormattedCitation":"(Poorter et al., 2022)","previouslyFormattedCitation":"(Poorter &lt;i&gt;et al.&lt;/i&gt;, 2022)"},"properties":{"noteIndex":0},"schema":"https://github.com/citation-style-language/schema/raw/master/csl-citation.json"}</w:instrText>
      </w:r>
      <w:r w:rsidR="009D1104">
        <w:fldChar w:fldCharType="separate"/>
      </w:r>
      <w:r w:rsidR="009D1104" w:rsidRPr="009D1104">
        <w:rPr>
          <w:noProof/>
        </w:rPr>
        <w:t xml:space="preserve">(Poorter </w:t>
      </w:r>
      <w:r w:rsidR="009D1104" w:rsidRPr="009D1104">
        <w:rPr>
          <w:i/>
          <w:noProof/>
        </w:rPr>
        <w:t>et al.</w:t>
      </w:r>
      <w:r w:rsidR="009D1104" w:rsidRPr="009D1104">
        <w:rPr>
          <w:noProof/>
        </w:rPr>
        <w:t>, 2022)</w:t>
      </w:r>
      <w:r w:rsidR="009D1104">
        <w:fldChar w:fldCharType="end"/>
      </w:r>
      <w:r>
        <w:t>, temperatur</w:t>
      </w:r>
      <w:r w:rsidR="00A3142C">
        <w:t>e</w:t>
      </w:r>
      <w:r w:rsidR="009D1104">
        <w:t xml:space="preserve"> </w:t>
      </w:r>
      <w:r w:rsidR="009D1104">
        <w:fldChar w:fldCharType="begin" w:fldLock="1"/>
      </w:r>
      <w:r w:rsidR="009D1104">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mendeley":{"formattedCitation":"(Smith &amp; Dukes, 2013)","plainTextFormattedCitation":"(Smith &amp; Dukes, 2013)","previouslyFormattedCitation":"(Smith &amp; Dukes, 2013)"},"properties":{"noteIndex":0},"schema":"https://github.com/citation-style-language/schema/raw/master/csl-citation.json"}</w:instrText>
      </w:r>
      <w:r w:rsidR="009D1104">
        <w:fldChar w:fldCharType="separate"/>
      </w:r>
      <w:r w:rsidR="009D1104" w:rsidRPr="009D1104">
        <w:rPr>
          <w:noProof/>
        </w:rPr>
        <w:t>(Smith &amp; Dukes, 2013)</w:t>
      </w:r>
      <w:r w:rsidR="009D1104">
        <w:fldChar w:fldCharType="end"/>
      </w:r>
      <w:r>
        <w:t>, light availability</w:t>
      </w:r>
      <w:r w:rsidR="009D1104">
        <w:t xml:space="preserve"> </w:t>
      </w:r>
      <w:r w:rsidR="009D1104">
        <w:fldChar w:fldCharType="begin" w:fldLock="1"/>
      </w:r>
      <w:r w:rsidR="009D1104">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mendeley":{"formattedCitation":"(Poorter &lt;i&gt;et al.&lt;/i&gt;, 2019)","plainTextFormattedCitation":"(Poorter et al., 2019)","previouslyFormattedCitation":"(Poorter &lt;i&gt;et al.&lt;/i&gt;, 2019)"},"properties":{"noteIndex":0},"schema":"https://github.com/citation-style-language/schema/raw/master/csl-citation.json"}</w:instrText>
      </w:r>
      <w:r w:rsidR="009D1104">
        <w:fldChar w:fldCharType="separate"/>
      </w:r>
      <w:r w:rsidR="009D1104" w:rsidRPr="009D1104">
        <w:rPr>
          <w:noProof/>
        </w:rPr>
        <w:t xml:space="preserve">(Poorter </w:t>
      </w:r>
      <w:r w:rsidR="009D1104" w:rsidRPr="009D1104">
        <w:rPr>
          <w:i/>
          <w:noProof/>
        </w:rPr>
        <w:t>et al.</w:t>
      </w:r>
      <w:r w:rsidR="009D1104" w:rsidRPr="009D1104">
        <w:rPr>
          <w:noProof/>
        </w:rPr>
        <w:t>, 2019)</w:t>
      </w:r>
      <w:r w:rsidR="009D1104">
        <w:fldChar w:fldCharType="end"/>
      </w:r>
      <w:r>
        <w:t xml:space="preserve">, and soil resource availability </w:t>
      </w:r>
      <w:commentRangeStart w:id="2"/>
      <w:r w:rsidR="00D8588A">
        <w:fldChar w:fldCharType="begin" w:fldLock="1"/>
      </w:r>
      <w:r w:rsidR="00D8588A">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D8588A">
        <w:fldChar w:fldCharType="separate"/>
      </w:r>
      <w:r w:rsidR="00D8588A" w:rsidRPr="00D8588A">
        <w:rPr>
          <w:noProof/>
        </w:rPr>
        <w:t xml:space="preserve">(Peng </w:t>
      </w:r>
      <w:r w:rsidR="00D8588A" w:rsidRPr="00D8588A">
        <w:rPr>
          <w:i/>
          <w:noProof/>
        </w:rPr>
        <w:t>et al.</w:t>
      </w:r>
      <w:r w:rsidR="00D8588A" w:rsidRPr="00D8588A">
        <w:rPr>
          <w:noProof/>
        </w:rPr>
        <w:t>, 2021)</w:t>
      </w:r>
      <w:r w:rsidR="00D8588A">
        <w:fldChar w:fldCharType="end"/>
      </w:r>
      <w:commentRangeEnd w:id="2"/>
      <w:r w:rsidR="00CD5C63">
        <w:rPr>
          <w:rStyle w:val="CommentReference"/>
          <w:rFonts w:eastAsia="Times New Roman" w:cs="Times New Roman"/>
        </w:rPr>
        <w:commentReference w:id="2"/>
      </w:r>
      <w:r w:rsidR="003A4D07">
        <w:t>.</w:t>
      </w:r>
    </w:p>
    <w:p w14:paraId="2FA6F503" w14:textId="38E93CA7" w:rsidR="00CD5C63" w:rsidRDefault="00562F5D" w:rsidP="00CD5C63">
      <w:pPr>
        <w:spacing w:line="480" w:lineRule="auto"/>
        <w:ind w:firstLine="720"/>
      </w:pPr>
      <w:r>
        <w:t xml:space="preserve">Photosynthetic least-cost theory provides a potential universal framework for understanding </w:t>
      </w:r>
      <w:r w:rsidR="00CD5C63">
        <w:t>leaf</w:t>
      </w:r>
      <w:r>
        <w:t xml:space="preserve"> acclimation </w:t>
      </w:r>
      <w:r w:rsidR="008B104C">
        <w:t xml:space="preserve">responses to changing environments </w:t>
      </w:r>
      <w:r w:rsidR="008B104C">
        <w:fldChar w:fldCharType="begin" w:fldLock="1"/>
      </w:r>
      <w: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sidR="008B104C">
        <w:fldChar w:fldCharType="separate"/>
      </w:r>
      <w:r w:rsidR="008B104C" w:rsidRPr="008B104C">
        <w:rPr>
          <w:noProof/>
        </w:rPr>
        <w:t xml:space="preserve">(Harrison </w:t>
      </w:r>
      <w:r w:rsidR="008B104C" w:rsidRPr="008B104C">
        <w:rPr>
          <w:i/>
          <w:noProof/>
        </w:rPr>
        <w:t>et al.</w:t>
      </w:r>
      <w:r w:rsidR="008B104C" w:rsidRPr="008B104C">
        <w:rPr>
          <w:noProof/>
        </w:rPr>
        <w:t>, 2021)</w:t>
      </w:r>
      <w:r w:rsidR="008B104C">
        <w:fldChar w:fldCharType="end"/>
      </w:r>
      <w:r w:rsidR="008B104C">
        <w:t xml:space="preserve">. </w:t>
      </w:r>
      <w:r>
        <w:t xml:space="preserve">First principles of photosynthetic least-cost theory posit </w:t>
      </w:r>
      <w:r w:rsidR="00DA60ED">
        <w:t xml:space="preserve">that </w:t>
      </w:r>
      <w:r w:rsidR="00CD5C63">
        <w:t xml:space="preserve">leaves </w:t>
      </w:r>
      <w:r w:rsidR="00DA60ED">
        <w:t xml:space="preserve">acclimate to changing environments by </w:t>
      </w:r>
      <w:r w:rsidR="00CD5C63">
        <w:t xml:space="preserve">maximizing light use efficiency at the lowest summed cost of nitrogen and water use </w:t>
      </w:r>
      <w:r>
        <w:fldChar w:fldCharType="begin" w:fldLock="1"/>
      </w:r>
      <w: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562F5D">
        <w:rPr>
          <w:noProof/>
        </w:rPr>
        <w:t xml:space="preserve">(Wright </w:t>
      </w:r>
      <w:r w:rsidRPr="00562F5D">
        <w:rPr>
          <w:i/>
          <w:noProof/>
        </w:rPr>
        <w:t>et al.</w:t>
      </w:r>
      <w:r w:rsidRPr="00562F5D">
        <w:rPr>
          <w:noProof/>
        </w:rPr>
        <w:t xml:space="preserve">, 2003; Prentice </w:t>
      </w:r>
      <w:r w:rsidRPr="00562F5D">
        <w:rPr>
          <w:i/>
          <w:noProof/>
        </w:rPr>
        <w:t>et al.</w:t>
      </w:r>
      <w:r w:rsidRPr="00562F5D">
        <w:rPr>
          <w:noProof/>
        </w:rPr>
        <w:t>, 2014)</w:t>
      </w:r>
      <w:r>
        <w:fldChar w:fldCharType="end"/>
      </w:r>
      <w:r w:rsidR="00DA60ED">
        <w:t xml:space="preserve">. </w:t>
      </w:r>
      <w:r w:rsidR="00DA60ED">
        <w:t>The theory</w:t>
      </w:r>
      <w:r>
        <w:t xml:space="preserve"> also</w:t>
      </w:r>
      <w:r w:rsidR="00DA60ED">
        <w:t xml:space="preserve"> suggests that costs associated with </w:t>
      </w:r>
      <w:r w:rsidR="00CD5C63">
        <w:t xml:space="preserve">leaf </w:t>
      </w:r>
      <w:r w:rsidR="00DA60ED">
        <w:t>nitrogen and water use are substitutable, such that inefficient use</w:t>
      </w:r>
      <w:r w:rsidR="00DA60ED">
        <w:t>, or less costly, use</w:t>
      </w:r>
      <w:r w:rsidR="00DA60ED">
        <w:t xml:space="preserve"> of a more abundant resource can be sacrificed for more efficient</w:t>
      </w:r>
      <w:r w:rsidR="00DA60ED">
        <w:t>, or more costly, use</w:t>
      </w:r>
      <w:r w:rsidR="00DA60ED">
        <w:t xml:space="preserve"> of a less abundant resource</w:t>
      </w:r>
      <w:r w:rsidR="00DA60ED">
        <w:t>. For example, an increase in soil nitrogen availability may induce an acclimation response whereby plants achieve a given photosynthetic rate at less efficient nitrogen use and more efficient water use</w:t>
      </w:r>
      <w:r w:rsidR="00CD5C63">
        <w:t>, presumably due to a reduction in the carbon cost of nitrogen acquisition with increasing soil nitrogen availability</w:t>
      </w:r>
      <w:r>
        <w:t xml:space="preserve"> (Perkowski et al. 2021)</w:t>
      </w:r>
      <w:r w:rsidR="00DA60ED">
        <w:t>.</w:t>
      </w:r>
    </w:p>
    <w:p w14:paraId="06C227D5" w14:textId="0B9C3245" w:rsidR="00690EDA" w:rsidRDefault="007E56DC" w:rsidP="00571A5C">
      <w:pPr>
        <w:spacing w:line="480" w:lineRule="auto"/>
        <w:ind w:firstLine="720"/>
      </w:pPr>
      <w:r>
        <w:lastRenderedPageBreak/>
        <w:t xml:space="preserve">Leaf acclimation responses expected from photosynthetic least-cost theory may depend on </w:t>
      </w:r>
      <w:r w:rsidR="00C31CF3">
        <w:t xml:space="preserve">whole plant acclimation responses to changing environments. For example, nutrient limited systems </w:t>
      </w:r>
      <w:r w:rsidR="00571A5C">
        <w:t>are</w:t>
      </w:r>
      <w:r w:rsidR="00C31CF3">
        <w:t xml:space="preserve"> expected to have higher demand to allocate nitrogen to structures that support whole plant growth compared to demand to allocate nitrogen to build and maintain photosynthetic machinery. </w:t>
      </w:r>
      <w:r w:rsidR="00690EDA">
        <w:t>In such cases where changing environments invoke stronger whole plant acclimation responses than leaf acclimation responses (e.g.,</w:t>
      </w:r>
      <w:r w:rsidR="00571A5C">
        <w:t xml:space="preserve"> nitrogen availability;</w:t>
      </w:r>
      <w:r w:rsidR="00690EDA">
        <w:t xml:space="preserve"> </w:t>
      </w:r>
      <w:r w:rsidR="00690EDA">
        <w:fldChar w:fldCharType="begin" w:fldLock="1"/>
      </w:r>
      <w:r w:rsidR="00690EDA">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mendeley":{"formattedCitation":"(Liang &lt;i&gt;et al.&lt;/i&gt;, 2020)","manualFormatting":"Liang et al., 2020)","plainTextFormattedCitation":"(Liang et al., 2020)","previouslyFormattedCitation":"(Liang &lt;i&gt;et al.&lt;/i&gt;, 2020)"},"properties":{"noteIndex":0},"schema":"https://github.com/citation-style-language/schema/raw/master/csl-citation.json"}</w:instrText>
      </w:r>
      <w:r w:rsidR="00690EDA">
        <w:fldChar w:fldCharType="separate"/>
      </w:r>
      <w:r w:rsidR="00690EDA" w:rsidRPr="007E56DC">
        <w:rPr>
          <w:noProof/>
        </w:rPr>
        <w:t xml:space="preserve">Liang </w:t>
      </w:r>
      <w:r w:rsidR="00690EDA" w:rsidRPr="007E56DC">
        <w:rPr>
          <w:i/>
          <w:noProof/>
        </w:rPr>
        <w:t>et al.</w:t>
      </w:r>
      <w:r w:rsidR="00690EDA" w:rsidRPr="007E56DC">
        <w:rPr>
          <w:noProof/>
        </w:rPr>
        <w:t>, 2020)</w:t>
      </w:r>
      <w:r w:rsidR="00690EDA">
        <w:fldChar w:fldCharType="end"/>
      </w:r>
      <w:r w:rsidR="00690EDA">
        <w:t>, then leaf nitrogen-water use tradeoffs</w:t>
      </w:r>
      <w:r w:rsidR="00571A5C">
        <w:t xml:space="preserve"> expected from theory</w:t>
      </w:r>
      <w:r w:rsidR="00690EDA">
        <w:t xml:space="preserve"> may diminish due to greater demand to allocate nitrogen to structures that support whole plant growth and storage</w:t>
      </w:r>
      <w:r w:rsidR="00571A5C">
        <w:t xml:space="preserve"> than to build and maintain photosynthetic enzymes</w:t>
      </w:r>
      <w:r w:rsidR="00690EDA">
        <w:t>.</w:t>
      </w:r>
      <w:r w:rsidR="00571A5C">
        <w:t xml:space="preserve"> Alternatively, in systems where changing environments invoke stronger leaf acclimation responses than whole plant acclimation responses (e.g., mature plants with limited growth potential; Perkowski et al., </w:t>
      </w:r>
      <w:r w:rsidR="00571A5C">
        <w:rPr>
          <w:i/>
          <w:iCs/>
        </w:rPr>
        <w:t>in prep</w:t>
      </w:r>
      <w:r w:rsidR="00571A5C">
        <w:t xml:space="preserve">), then we might expect to see strong leaf nitrogen-water use tradeoffs. Studies that investigate leaf acclimation responses expected from photosynthetic least-cost theory rarely include whole plant allocation decisions in their studies (but see Perkowski </w:t>
      </w:r>
      <w:r w:rsidR="00571A5C" w:rsidRPr="00571A5C">
        <w:rPr>
          <w:i/>
          <w:iCs/>
        </w:rPr>
        <w:t>et al</w:t>
      </w:r>
      <w:r w:rsidR="00571A5C">
        <w:t>. in prep), which would be useful to understand when and where leaf acclimation responses to changing environments are expected to occur.</w:t>
      </w:r>
    </w:p>
    <w:p w14:paraId="42924FF2" w14:textId="39595618" w:rsidR="00D8588A" w:rsidRDefault="00C31CF3" w:rsidP="000B25C5">
      <w:pPr>
        <w:spacing w:line="480" w:lineRule="auto"/>
        <w:ind w:firstLine="720"/>
      </w:pPr>
      <w:r>
        <w:t xml:space="preserve">Additionally, species nitrogen acquisition strategy may modify leaf acclimation responses </w:t>
      </w:r>
      <w:r w:rsidR="00690EDA">
        <w:t xml:space="preserve">as </w:t>
      </w:r>
      <w:r>
        <w:t xml:space="preserve">expected from theory. This is because carbon costs to acquire nitrogen vary across species with different nitrogen acquisition strategies </w:t>
      </w:r>
      <w:r>
        <w:fldChar w:fldCharType="begin" w:fldLock="1"/>
      </w:r>
      <w:r w:rsidR="00690EDA">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Brzostek &lt;i&gt;et al.&lt;/i&gt;, 2014; Terrer &lt;i&gt;et al.&lt;/i&gt;, 2018; Perkowski &lt;i&gt;et al.&lt;/i&gt;, 2021)","plainTextFormattedCitation":"(Brzostek et al., 2014; Terrer et al., 2018; Perkowski et al., 2021)","previouslyFormattedCitation":"(Brzostek &lt;i&gt;et al.&lt;/i&gt;, 2014; Terrer &lt;i&gt;et al.&lt;/i&gt;, 2018; Perkowski &lt;i&gt;et al.&lt;/i&gt;, 2021)"},"properties":{"noteIndex":0},"schema":"https://github.com/citation-style-language/schema/raw/master/csl-citation.json"}</w:instrText>
      </w:r>
      <w:r>
        <w:fldChar w:fldCharType="separate"/>
      </w:r>
      <w:r w:rsidRPr="007E56DC">
        <w:rPr>
          <w:noProof/>
        </w:rPr>
        <w:t xml:space="preserve">(Brzostek </w:t>
      </w:r>
      <w:r w:rsidRPr="007E56DC">
        <w:rPr>
          <w:i/>
          <w:noProof/>
        </w:rPr>
        <w:t>et al.</w:t>
      </w:r>
      <w:r w:rsidRPr="007E56DC">
        <w:rPr>
          <w:noProof/>
        </w:rPr>
        <w:t xml:space="preserve">, 2014; Terrer </w:t>
      </w:r>
      <w:r w:rsidRPr="007E56DC">
        <w:rPr>
          <w:i/>
          <w:noProof/>
        </w:rPr>
        <w:t>et al.</w:t>
      </w:r>
      <w:r w:rsidRPr="007E56DC">
        <w:rPr>
          <w:noProof/>
        </w:rPr>
        <w:t xml:space="preserve">, 2018; Perkowski </w:t>
      </w:r>
      <w:r w:rsidRPr="007E56DC">
        <w:rPr>
          <w:i/>
          <w:noProof/>
        </w:rPr>
        <w:t>et al.</w:t>
      </w:r>
      <w:r w:rsidRPr="007E56DC">
        <w:rPr>
          <w:noProof/>
        </w:rPr>
        <w:t>, 2021)</w:t>
      </w:r>
      <w:r>
        <w:fldChar w:fldCharType="end"/>
      </w:r>
      <w:r>
        <w:t>, and respond differently to changing environments</w:t>
      </w:r>
      <w:r w:rsidR="00690EDA">
        <w:t xml:space="preserve"> </w:t>
      </w:r>
      <w:r w:rsidR="00690EDA">
        <w:fldChar w:fldCharType="begin" w:fldLock="1"/>
      </w:r>
      <w:r w:rsidR="00BD669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Terrer &lt;i&gt;et al.&lt;/i&gt;, 2018; Smith &amp; Keenan, 2020; Perkowski &lt;i&gt;et al.&lt;/i&gt;, 2021)","plainTextFormattedCitation":"(Terrer et al., 2018; Smith &amp; Keenan, 2020; Perkowski et al., 2021)","previouslyFormattedCitation":"(Terrer &lt;i&gt;et al.&lt;/i&gt;, 2018; Perkowski &lt;i&gt;et al.&lt;/i&gt;, 2021)"},"properties":{"noteIndex":0},"schema":"https://github.com/citation-style-language/schema/raw/master/csl-citation.json"}</w:instrText>
      </w:r>
      <w:r w:rsidR="00690EDA">
        <w:fldChar w:fldCharType="separate"/>
      </w:r>
      <w:r w:rsidR="00BD669B" w:rsidRPr="00BD669B">
        <w:rPr>
          <w:noProof/>
        </w:rPr>
        <w:t xml:space="preserve">(Terrer </w:t>
      </w:r>
      <w:r w:rsidR="00BD669B" w:rsidRPr="00BD669B">
        <w:rPr>
          <w:i/>
          <w:noProof/>
        </w:rPr>
        <w:t>et al.</w:t>
      </w:r>
      <w:r w:rsidR="00BD669B" w:rsidRPr="00BD669B">
        <w:rPr>
          <w:noProof/>
        </w:rPr>
        <w:t xml:space="preserve">, 2018; Smith &amp; Keenan, 2020; Perkowski </w:t>
      </w:r>
      <w:r w:rsidR="00BD669B" w:rsidRPr="00BD669B">
        <w:rPr>
          <w:i/>
          <w:noProof/>
        </w:rPr>
        <w:t>et al.</w:t>
      </w:r>
      <w:r w:rsidR="00BD669B" w:rsidRPr="00BD669B">
        <w:rPr>
          <w:noProof/>
        </w:rPr>
        <w:t>, 2021)</w:t>
      </w:r>
      <w:r w:rsidR="00690EDA">
        <w:fldChar w:fldCharType="end"/>
      </w:r>
      <w:r>
        <w:t xml:space="preserve">. For example, </w:t>
      </w:r>
      <w:proofErr w:type="spellStart"/>
      <w:r>
        <w:t>Terrer</w:t>
      </w:r>
      <w:proofErr w:type="spellEnd"/>
      <w:r>
        <w:t xml:space="preserve"> et al. (2018) show that species who associate </w:t>
      </w:r>
      <w:r w:rsidR="00BD669B">
        <w:t>with symbiotic nitrogen-fixing bacteria are generally more responsive to increasing CO</w:t>
      </w:r>
      <w:r w:rsidR="00BD669B">
        <w:rPr>
          <w:vertAlign w:val="subscript"/>
        </w:rPr>
        <w:t>2</w:t>
      </w:r>
      <w:r w:rsidR="00BD669B">
        <w:t xml:space="preserve"> concentrations than species who associate with arbuscular mycorrhizal fungi or acquire nitrogen through direct uptake pathways</w:t>
      </w:r>
      <w:r>
        <w:t xml:space="preserve">. </w:t>
      </w:r>
      <w:r w:rsidR="00690EDA">
        <w:t xml:space="preserve">Perkowski et al. (2021) show </w:t>
      </w:r>
      <w:r w:rsidR="00BD669B">
        <w:t xml:space="preserve">opposite patterns </w:t>
      </w:r>
      <w:r w:rsidR="00BD669B">
        <w:lastRenderedPageBreak/>
        <w:t xml:space="preserve">in response to increasing soil nitrogen availability, where </w:t>
      </w:r>
      <w:r w:rsidR="00690EDA">
        <w:t xml:space="preserve">increasing soil nitrogen fertilization induced more responsive changes in </w:t>
      </w:r>
      <w:r w:rsidR="00690EDA" w:rsidRPr="00690EDA">
        <w:rPr>
          <w:i/>
          <w:iCs/>
        </w:rPr>
        <w:t>G. hirsutum</w:t>
      </w:r>
      <w:r w:rsidR="00690EDA">
        <w:t xml:space="preserve"> carbon costs to acquire nitrogen, than the legume </w:t>
      </w:r>
      <w:r w:rsidR="00690EDA">
        <w:rPr>
          <w:i/>
          <w:iCs/>
        </w:rPr>
        <w:t xml:space="preserve">Glycine max </w:t>
      </w:r>
      <w:r w:rsidR="00690EDA">
        <w:t>L.</w:t>
      </w:r>
      <w:r w:rsidR="00477EE4">
        <w:t xml:space="preserve"> </w:t>
      </w:r>
      <w:r w:rsidR="00DA60ED">
        <w:t xml:space="preserve">Despite this, only two studies to date have </w:t>
      </w:r>
      <w:r w:rsidR="00562F5D">
        <w:t xml:space="preserve">quantified patterns expected from photosynthetic least-cost theory in species with different nitrogen acquisition strategies </w:t>
      </w:r>
      <w:r w:rsidR="00562F5D">
        <w:fldChar w:fldCharType="begin" w:fldLock="1"/>
      </w:r>
      <w:r w:rsidR="00562F5D">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 Bialic‐Murphy &lt;i&gt;et al.&lt;/i&gt;, 2021)","plainTextFormattedCitation":"(Smith &amp; Keenan, 2020; Bialic‐Murphy et al., 2021)","previouslyFormattedCitation":"(Smith &amp; Keenan, 2020; Bialic‐Murphy &lt;i&gt;et al.&lt;/i&gt;, 2021)"},"properties":{"noteIndex":0},"schema":"https://github.com/citation-style-language/schema/raw/master/csl-citation.json"}</w:instrText>
      </w:r>
      <w:r w:rsidR="00562F5D">
        <w:fldChar w:fldCharType="separate"/>
      </w:r>
      <w:r w:rsidR="00562F5D" w:rsidRPr="00562F5D">
        <w:rPr>
          <w:noProof/>
        </w:rPr>
        <w:t xml:space="preserve">(Smith &amp; Keenan, 2020; Bialic‐Murphy </w:t>
      </w:r>
      <w:r w:rsidR="00562F5D" w:rsidRPr="00562F5D">
        <w:rPr>
          <w:i/>
          <w:noProof/>
        </w:rPr>
        <w:t>et al.</w:t>
      </w:r>
      <w:r w:rsidR="00562F5D" w:rsidRPr="00562F5D">
        <w:rPr>
          <w:noProof/>
        </w:rPr>
        <w:t>, 2021)</w:t>
      </w:r>
      <w:r w:rsidR="00562F5D">
        <w:fldChar w:fldCharType="end"/>
      </w:r>
      <w:r w:rsidR="00562F5D">
        <w:t xml:space="preserve">, and no study to date has investigated these patterns </w:t>
      </w:r>
      <w:r w:rsidR="00251AEA">
        <w:t>whilst measuring carbon costs of nitrogen acquisition</w:t>
      </w:r>
      <w:r w:rsidR="00562F5D">
        <w:t>.</w:t>
      </w:r>
    </w:p>
    <w:p w14:paraId="1FF61416" w14:textId="69DE952B" w:rsidR="00C41309" w:rsidRDefault="00477EE4" w:rsidP="00BD669B">
      <w:pPr>
        <w:spacing w:line="480" w:lineRule="auto"/>
        <w:ind w:firstLine="720"/>
      </w:pPr>
      <w:r>
        <w:t xml:space="preserve">Leaf acclimation responses to changing environments could ultimately be driven by interactions between species nitrogen acquisition strategy and whole plant allocation decisions. In species with high growth potentials or have higher whole plant demand to allocate nitrogen to structures that support whole plant growth and storage, having an acquisition strategy with low carbon costs to acquire nitrogen should yield stronger increases in whole plant growth than species that have an acquisition strategy with higher carbon costs to acquire nitrogen. This should feed back to the leaf level, where </w:t>
      </w:r>
      <w:r w:rsidR="00BD669B">
        <w:t xml:space="preserve">species with the lower carbon costs to acquire nitrogen should have weaker leaf nitrogen-water use tradeoffs than the species with the higher carbon cost to acquire nitrogen, despite high whole plant demand. </w:t>
      </w:r>
      <w:r w:rsidR="0007391F">
        <w:t>N</w:t>
      </w:r>
      <w:r w:rsidR="00C41309">
        <w:t>o study, to our knowledge, has leveraged an experimental design that directly manipulates plant nitrogen acquisition strategy across different environmental change scenarios</w:t>
      </w:r>
      <w:r w:rsidR="0007391F">
        <w:t xml:space="preserve"> and measures photosynthetic and whole plant growth traits</w:t>
      </w:r>
      <w:r w:rsidR="00C41309">
        <w:t>.</w:t>
      </w:r>
    </w:p>
    <w:p w14:paraId="444BEBFD" w14:textId="77777777" w:rsidR="00A461D6" w:rsidRDefault="00FF7948" w:rsidP="00642465">
      <w:pPr>
        <w:spacing w:line="48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33E66DD0"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FF7948">
        <w:t xml:space="preserve">increase whole plant growth </w:t>
      </w:r>
      <w:r w:rsidR="007935E9">
        <w:t>because of</w:t>
      </w:r>
      <w:r w:rsidR="00A07AF4">
        <w:t xml:space="preserve"> lower carbon cost</w:t>
      </w:r>
      <w:r w:rsidR="007935E9">
        <w:t>s of nitrogen acquisition. Th</w:t>
      </w:r>
      <w:r w:rsidR="00251AEA">
        <w:t>e reduction in carbon</w:t>
      </w:r>
      <w:r w:rsidR="007935E9">
        <w:t xml:space="preserve"> will increase the amount of </w:t>
      </w:r>
      <w:r w:rsidR="007935E9">
        <w:lastRenderedPageBreak/>
        <w:t>nitrogen acquired per belowground carbon investment, which will maximize both nitrogen and carbon allocation to growth and storage</w:t>
      </w:r>
      <w:r w:rsidR="00251AEA">
        <w:t xml:space="preserve"> because there will be higher demand to allocate nitrogen to whole plant growth than to photosynthetic enzyme production and maintenance</w:t>
      </w:r>
    </w:p>
    <w:p w14:paraId="643926A3" w14:textId="7C42B2BA"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This will result in a positive effect of inoculation on whole plant growth and total leaf </w:t>
      </w:r>
      <w:proofErr w:type="gramStart"/>
      <w:r w:rsidR="00BD669B">
        <w:t>area, but</w:t>
      </w:r>
      <w:proofErr w:type="gramEnd"/>
      <w:r w:rsidR="00E16C50">
        <w:t xml:space="preserve"> will only be apparent under low soil nitrogen availability.</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00B89F88" w14:textId="77777777" w:rsidR="00A461D6" w:rsidRDefault="00E8768C" w:rsidP="00642465">
      <w:pPr>
        <w:pStyle w:val="ListParagraph"/>
        <w:numPr>
          <w:ilvl w:val="0"/>
          <w:numId w:val="6"/>
        </w:numPr>
        <w:spacing w:line="480" w:lineRule="auto"/>
        <w:ind w:left="1080"/>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1533D680" w:rsidR="008E2BDE" w:rsidRPr="00192404" w:rsidRDefault="00E8768C" w:rsidP="009D6E5B">
      <w:pPr>
        <w:pStyle w:val="ListParagraph"/>
        <w:numPr>
          <w:ilvl w:val="0"/>
          <w:numId w:val="6"/>
        </w:numPr>
        <w:spacing w:line="480" w:lineRule="auto"/>
        <w:ind w:left="1080"/>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w:t>
      </w:r>
      <w:r w:rsidR="008E2BDE">
        <w:lastRenderedPageBreak/>
        <w:t>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7E7D5EB2"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3"/>
      <w:r w:rsidR="00BC7961">
        <w:t>4</w:t>
      </w:r>
      <w:commentRangeEnd w:id="3"/>
      <w:r w:rsidR="00BC7961">
        <w:rPr>
          <w:rStyle w:val="CommentReference"/>
          <w:rFonts w:eastAsia="Times New Roman" w:cs="Times New Roman"/>
        </w:rPr>
        <w:commentReference w:id="3"/>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w:t>
      </w:r>
      <w:r w:rsidR="00DA425E">
        <w:rPr>
          <w:rFonts w:cs="Times New Roman"/>
        </w:rPr>
        <w:t xml:space="preserve"> washes in</w:t>
      </w:r>
      <w:r w:rsidR="0038171F">
        <w:rPr>
          <w:rFonts w:cs="Times New Roman"/>
        </w:rPr>
        <w:t xml:space="preserve"> </w:t>
      </w:r>
      <w:r w:rsidR="00102628">
        <w:rPr>
          <w:rFonts w:cs="Times New Roman"/>
        </w:rPr>
        <w:t>deionized</w:t>
      </w:r>
      <w:r w:rsidR="0038171F">
        <w:rPr>
          <w:rFonts w:cs="Times New Roman"/>
        </w:rPr>
        <w:t xml:space="preserv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2A86E271"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w:t>
      </w:r>
      <w:r w:rsidR="00412BAB">
        <w:rPr>
          <w:rFonts w:cs="Times New Roman"/>
        </w:rPr>
        <w:lastRenderedPageBreak/>
        <w:t>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47A69C3A"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R package</w:t>
      </w:r>
      <w:r w:rsidR="00D8588A">
        <w:rPr>
          <w:color w:val="000000"/>
        </w:rPr>
        <w:t xml:space="preserve"> </w:t>
      </w:r>
      <w:r w:rsidR="00D8588A">
        <w:rPr>
          <w:color w:val="000000"/>
        </w:rPr>
        <w:fldChar w:fldCharType="begin" w:fldLock="1"/>
      </w:r>
      <w:r w:rsidR="002A575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D8588A">
        <w:rPr>
          <w:color w:val="000000"/>
        </w:rPr>
        <w:fldChar w:fldCharType="separate"/>
      </w:r>
      <w:r w:rsidR="00D8588A" w:rsidRPr="00D8588A">
        <w:rPr>
          <w:noProof/>
          <w:color w:val="000000"/>
        </w:rPr>
        <w:t>(Katabuchi, 2015)</w:t>
      </w:r>
      <w:r w:rsidR="00D8588A">
        <w:rPr>
          <w:color w:val="000000"/>
        </w:rPr>
        <w:fldChar w:fldCharType="end"/>
      </w:r>
      <w:r>
        <w:rPr>
          <w:color w:val="000000"/>
        </w:rPr>
        <w:t>, which automates leaf area calculations using ImageJ software</w:t>
      </w:r>
      <w:r w:rsidR="00D8588A">
        <w:rPr>
          <w:color w:val="000000"/>
        </w:rPr>
        <w:t xml:space="preserve"> </w:t>
      </w:r>
      <w:r w:rsidR="002A575E">
        <w:rPr>
          <w:color w:val="000000"/>
        </w:rPr>
        <w:fldChar w:fldCharType="begin" w:fldLock="1"/>
      </w:r>
      <w:r w:rsidR="002A575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A575E">
        <w:rPr>
          <w:color w:val="000000"/>
        </w:rPr>
        <w:fldChar w:fldCharType="separate"/>
      </w:r>
      <w:r w:rsidR="002A575E" w:rsidRPr="002A575E">
        <w:rPr>
          <w:noProof/>
          <w:color w:val="000000"/>
        </w:rPr>
        <w:t xml:space="preserve">(Schneider </w:t>
      </w:r>
      <w:r w:rsidR="002A575E" w:rsidRPr="002A575E">
        <w:rPr>
          <w:i/>
          <w:noProof/>
          <w:color w:val="000000"/>
        </w:rPr>
        <w:t>et al.</w:t>
      </w:r>
      <w:r w:rsidR="002A575E" w:rsidRPr="002A575E">
        <w:rPr>
          <w:noProof/>
          <w:color w:val="000000"/>
        </w:rPr>
        <w:t>, 2012)</w:t>
      </w:r>
      <w:r w:rsidR="002A575E">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 xml:space="preserve">Using subsamples of ground and </w:t>
      </w:r>
      <w:r>
        <w:rPr>
          <w:color w:val="000000"/>
        </w:rPr>
        <w:lastRenderedPageBreak/>
        <w:t>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proofErr w:type="spellStart"/>
      <w:r w:rsidRPr="00863849">
        <w:t>g</w:t>
      </w:r>
      <w:r w:rsidR="00A461D6">
        <w:t>N</w:t>
      </w:r>
      <w:proofErr w:type="spellEnd"/>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xml:space="preserve">; </w:t>
      </w:r>
      <w:proofErr w:type="spellStart"/>
      <w:r w:rsidRPr="00863849">
        <w:rPr>
          <w:color w:val="000000"/>
        </w:rPr>
        <w:t>g</w:t>
      </w:r>
      <w:r w:rsidR="00A461D6">
        <w:rPr>
          <w:color w:val="000000"/>
        </w:rPr>
        <w:t>N</w:t>
      </w:r>
      <w:proofErr w:type="spellEnd"/>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44407FC" w14:textId="60D8EA61" w:rsidR="00AE0EFF" w:rsidRPr="00AE0EFF" w:rsidRDefault="00AE0EFF"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51828AC2"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R package</w:t>
      </w:r>
      <w:r w:rsidR="002A575E">
        <w:rPr>
          <w:color w:val="000000"/>
        </w:rPr>
        <w:t xml:space="preserve"> </w:t>
      </w:r>
      <w:r w:rsidR="002A575E">
        <w:rPr>
          <w:color w:val="000000"/>
        </w:rPr>
        <w:fldChar w:fldCharType="begin" w:fldLock="1"/>
      </w:r>
      <w:r w:rsidR="002A575E">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2A575E">
        <w:rPr>
          <w:color w:val="000000"/>
        </w:rPr>
        <w:fldChar w:fldCharType="separate"/>
      </w:r>
      <w:r w:rsidR="002A575E" w:rsidRPr="002A575E">
        <w:rPr>
          <w:noProof/>
          <w:color w:val="000000"/>
        </w:rPr>
        <w:t>(Duursma, 2015)</w:t>
      </w:r>
      <w:r w:rsidR="002A575E">
        <w:rPr>
          <w:color w:val="000000"/>
        </w:rPr>
        <w:fldChar w:fldCharType="end"/>
      </w:r>
      <w:r w:rsidRPr="00863849">
        <w:rPr>
          <w:color w:val="000000"/>
        </w:rPr>
        <w:t>. This function estimates the maximum rate of Rubisco carboxylation (</w:t>
      </w:r>
      <w:r w:rsidRPr="00DB6582">
        <w:rPr>
          <w:i/>
          <w:iCs/>
          <w:color w:val="000000"/>
        </w:rPr>
        <w:t>V</w:t>
      </w:r>
      <w:r w:rsidRPr="00275258">
        <w:rPr>
          <w:color w:val="000000"/>
          <w:vertAlign w:val="subscript"/>
        </w:rPr>
        <w:t>c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r w:rsidRPr="00DB6582">
        <w:rPr>
          <w:i/>
          <w:iCs/>
        </w:rPr>
        <w:t>J</w:t>
      </w:r>
      <w:r w:rsidRPr="00275258">
        <w:rPr>
          <w:vertAlign w:val="subscript"/>
        </w:rPr>
        <w:t>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w:t>
      </w:r>
      <w:r w:rsidR="002A575E">
        <w:rPr>
          <w:color w:val="000000"/>
        </w:rPr>
        <w:t xml:space="preserve"> </w:t>
      </w:r>
      <w:r w:rsidR="002A575E">
        <w:rPr>
          <w:color w:val="000000"/>
        </w:rPr>
        <w:fldChar w:fldCharType="begin" w:fldLock="1"/>
      </w:r>
      <w:r w:rsidR="002A575E">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2A575E">
        <w:rPr>
          <w:color w:val="000000"/>
        </w:rPr>
        <w:fldChar w:fldCharType="separate"/>
      </w:r>
      <w:r w:rsidR="002A575E" w:rsidRPr="002A575E">
        <w:rPr>
          <w:noProof/>
          <w:color w:val="000000"/>
        </w:rPr>
        <w:t xml:space="preserve">(Farquhar </w:t>
      </w:r>
      <w:r w:rsidR="002A575E" w:rsidRPr="002A575E">
        <w:rPr>
          <w:i/>
          <w:noProof/>
          <w:color w:val="000000"/>
        </w:rPr>
        <w:t>et al.</w:t>
      </w:r>
      <w:r w:rsidR="002A575E" w:rsidRPr="002A575E">
        <w:rPr>
          <w:noProof/>
          <w:color w:val="000000"/>
        </w:rPr>
        <w:t>, 1980)</w:t>
      </w:r>
      <w:r w:rsidR="002A575E">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2A575E">
        <w:fldChar w:fldCharType="begin" w:fldLock="1"/>
      </w:r>
      <w:r w:rsidR="002A575E">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2A575E">
        <w:fldChar w:fldCharType="separate"/>
      </w:r>
      <w:r w:rsidR="002A575E" w:rsidRPr="002A575E">
        <w:rPr>
          <w:noProof/>
        </w:rPr>
        <w:t xml:space="preserve">Bernacchi </w:t>
      </w:r>
      <w:r w:rsidR="002A575E" w:rsidRPr="002A575E">
        <w:rPr>
          <w:i/>
          <w:noProof/>
        </w:rPr>
        <w:t>et al.</w:t>
      </w:r>
      <w:r w:rsidR="002A575E">
        <w:rPr>
          <w:noProof/>
        </w:rPr>
        <w:t xml:space="preserve"> (</w:t>
      </w:r>
      <w:r w:rsidR="002A575E" w:rsidRPr="002A575E">
        <w:rPr>
          <w:noProof/>
        </w:rPr>
        <w:t>2001)</w:t>
      </w:r>
      <w:r w:rsidR="002A575E">
        <w:fldChar w:fldCharType="end"/>
      </w:r>
      <w:r w:rsidR="00D32CFF">
        <w:t xml:space="preserve"> </w:t>
      </w:r>
      <w:r w:rsidR="007F426D">
        <w:t>and</w:t>
      </w:r>
      <w:r w:rsidR="00AA6BAB">
        <w:t xml:space="preserve"> described in</w:t>
      </w:r>
      <w:r w:rsidR="00D32CFF">
        <w:t xml:space="preserve"> </w:t>
      </w:r>
      <w:r w:rsidR="002A575E">
        <w:fldChar w:fldCharType="begin" w:fldLock="1"/>
      </w:r>
      <w:r w:rsidR="002A575E">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sidR="002A575E">
        <w:fldChar w:fldCharType="separate"/>
      </w:r>
      <w:r w:rsidR="002A575E" w:rsidRPr="002A575E">
        <w:rPr>
          <w:noProof/>
        </w:rPr>
        <w:t xml:space="preserve">Medlyn </w:t>
      </w:r>
      <w:r w:rsidR="002A575E" w:rsidRPr="002A575E">
        <w:rPr>
          <w:i/>
          <w:noProof/>
        </w:rPr>
        <w:t>et al.</w:t>
      </w:r>
      <w:r w:rsidR="002A575E">
        <w:rPr>
          <w:noProof/>
        </w:rPr>
        <w:t xml:space="preserve"> (</w:t>
      </w:r>
      <w:r w:rsidR="002A575E" w:rsidRPr="002A575E">
        <w:rPr>
          <w:noProof/>
        </w:rPr>
        <w:t>2002)</w:t>
      </w:r>
      <w:r w:rsidR="002A575E">
        <w:fldChar w:fldCharType="end"/>
      </w:r>
      <w:r w:rsidR="00125358">
        <w:t>.</w:t>
      </w:r>
      <w:r w:rsidR="002B4EF9">
        <w:t xml:space="preserve"> Dark respiration measurements were also included in each curve fit.</w:t>
      </w:r>
    </w:p>
    <w:p w14:paraId="7DDFC1AC" w14:textId="13780E14"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r w:rsidRPr="00DB6582">
        <w:rPr>
          <w:i/>
          <w:iCs/>
          <w:color w:val="000000"/>
        </w:rPr>
        <w:t>V</w:t>
      </w:r>
      <w:r w:rsidRPr="00275258">
        <w:rPr>
          <w:color w:val="000000"/>
          <w:vertAlign w:val="subscript"/>
        </w:rPr>
        <w:t>cmax</w:t>
      </w:r>
      <w:r>
        <w:rPr>
          <w:color w:val="000000"/>
        </w:rPr>
        <w:t xml:space="preserve"> and </w:t>
      </w:r>
      <w:r w:rsidRPr="00DB6582">
        <w:rPr>
          <w:i/>
          <w:iCs/>
        </w:rPr>
        <w:t>J</w:t>
      </w:r>
      <w:r w:rsidRPr="00275258">
        <w:rPr>
          <w:vertAlign w:val="subscript"/>
        </w:rPr>
        <w:t>max</w:t>
      </w:r>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as in</w:t>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34E405EA"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r>
        <w:rPr>
          <w:i/>
          <w:iCs/>
          <w:color w:val="000000"/>
        </w:rPr>
        <w:t>V</w:t>
      </w:r>
      <w:r>
        <w:rPr>
          <w:color w:val="000000"/>
          <w:vertAlign w:val="subscript"/>
        </w:rPr>
        <w:t xml:space="preserve">cmax </w:t>
      </w:r>
      <w:r>
        <w:rPr>
          <w:color w:val="000000"/>
        </w:rPr>
        <w:t xml:space="preserve">or </w:t>
      </w:r>
      <w:r>
        <w:rPr>
          <w:i/>
          <w:iCs/>
          <w:color w:val="000000"/>
        </w:rPr>
        <w:t>J</w:t>
      </w:r>
      <w:r>
        <w:rPr>
          <w:color w:val="000000"/>
          <w:vertAlign w:val="subscript"/>
        </w:rPr>
        <w:t>max</w:t>
      </w:r>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r w:rsidRPr="00DB6582">
        <w:rPr>
          <w:i/>
          <w:iCs/>
          <w:color w:val="000000"/>
        </w:rPr>
        <w:t>V</w:t>
      </w:r>
      <w:r w:rsidRPr="00275258">
        <w:rPr>
          <w:color w:val="000000"/>
          <w:vertAlign w:val="subscript"/>
        </w:rPr>
        <w:t>cmax</w:t>
      </w:r>
      <w:r w:rsidRPr="00863849">
        <w:rPr>
          <w:color w:val="000000"/>
        </w:rPr>
        <w:t xml:space="preserve"> or </w:t>
      </w:r>
      <w:r w:rsidRPr="00DB6582">
        <w:rPr>
          <w:i/>
          <w:iCs/>
        </w:rPr>
        <w:t>J</w:t>
      </w:r>
      <w:r w:rsidRPr="00275258">
        <w:rPr>
          <w:vertAlign w:val="subscript"/>
        </w:rPr>
        <w:t>max</w:t>
      </w:r>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w:t>
      </w:r>
      <w:r w:rsidRPr="00863849">
        <w:rPr>
          <w:color w:val="000000"/>
        </w:rPr>
        <w:lastRenderedPageBreak/>
        <w:t xml:space="preserve">curve. </w:t>
      </w:r>
      <w:r w:rsidRPr="00F45847">
        <w:rPr>
          <w:i/>
          <w:iCs/>
          <w:color w:val="000000"/>
        </w:rPr>
        <w:t>H</w:t>
      </w:r>
      <w:r w:rsidRPr="00863849">
        <w:rPr>
          <w:color w:val="000000"/>
          <w:vertAlign w:val="subscript"/>
        </w:rPr>
        <w:t>a</w:t>
      </w:r>
      <w:r w:rsidRPr="00863849">
        <w:rPr>
          <w:color w:val="000000"/>
        </w:rPr>
        <w:t xml:space="preserve"> is the activation energy of </w:t>
      </w:r>
      <w:r w:rsidRPr="006337C2">
        <w:rPr>
          <w:i/>
          <w:iCs/>
          <w:color w:val="000000"/>
        </w:rPr>
        <w:t>V</w:t>
      </w:r>
      <w:r w:rsidRPr="00275258">
        <w:rPr>
          <w:color w:val="000000"/>
          <w:vertAlign w:val="subscript"/>
        </w:rPr>
        <w:t>cmax</w:t>
      </w:r>
      <w:r w:rsidRPr="00863849">
        <w:rPr>
          <w:color w:val="000000"/>
        </w:rPr>
        <w:t xml:space="preserve"> (71,513 J mol</w:t>
      </w:r>
      <w:r w:rsidRPr="00863849">
        <w:rPr>
          <w:color w:val="000000"/>
          <w:vertAlign w:val="superscript"/>
        </w:rPr>
        <w:t>-1</w:t>
      </w:r>
      <w:r w:rsidRPr="00863849">
        <w:rPr>
          <w:color w:val="000000"/>
        </w:rPr>
        <w:t xml:space="preserve">; </w:t>
      </w:r>
      <w:r w:rsidR="002A575E">
        <w:rPr>
          <w:color w:val="000000"/>
        </w:rPr>
        <w:fldChar w:fldCharType="begin" w:fldLock="1"/>
      </w:r>
      <w:r w:rsidR="002A575E">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2A575E">
        <w:rPr>
          <w:color w:val="000000"/>
        </w:rPr>
        <w:fldChar w:fldCharType="separate"/>
      </w:r>
      <w:r w:rsidR="002A575E" w:rsidRPr="002A575E">
        <w:rPr>
          <w:noProof/>
          <w:color w:val="000000"/>
        </w:rPr>
        <w:t>Kattge &amp; Knorr, 2007)</w:t>
      </w:r>
      <w:r w:rsidR="002A575E">
        <w:rPr>
          <w:color w:val="000000"/>
        </w:rPr>
        <w:fldChar w:fldCharType="end"/>
      </w:r>
      <w:r w:rsidR="00D32CFF">
        <w:rPr>
          <w:color w:val="000000"/>
        </w:rPr>
        <w:t xml:space="preserve"> </w:t>
      </w:r>
      <w:r w:rsidRPr="00863849">
        <w:rPr>
          <w:color w:val="000000"/>
        </w:rPr>
        <w:t xml:space="preserve">or </w:t>
      </w:r>
      <w:r w:rsidRPr="00DB6582">
        <w:rPr>
          <w:i/>
          <w:iCs/>
        </w:rPr>
        <w:t>J</w:t>
      </w:r>
      <w:r w:rsidRPr="00275258">
        <w:rPr>
          <w:vertAlign w:val="subscript"/>
        </w:rPr>
        <w:t>max</w:t>
      </w:r>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sidR="002A575E">
        <w:rPr>
          <w:color w:val="000000"/>
        </w:rPr>
        <w:fldChar w:fldCharType="begin" w:fldLock="1"/>
      </w:r>
      <w:r w:rsidR="002A575E">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2A575E">
        <w:rPr>
          <w:color w:val="000000"/>
        </w:rPr>
        <w:fldChar w:fldCharType="separate"/>
      </w:r>
      <w:r w:rsidR="002A575E" w:rsidRPr="002A575E">
        <w:rPr>
          <w:noProof/>
          <w:color w:val="000000"/>
        </w:rPr>
        <w:t>Kattge &amp; Knorr, 2007)</w:t>
      </w:r>
      <w:r w:rsidR="002A575E">
        <w:rPr>
          <w:color w:val="000000"/>
        </w:rPr>
        <w:fldChar w:fldCharType="end"/>
      </w:r>
      <w:r w:rsidR="00D32CFF">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r w:rsidRPr="008D17BE">
        <w:rPr>
          <w:i/>
          <w:iCs/>
          <w:color w:val="000000"/>
        </w:rPr>
        <w:t>V</w:t>
      </w:r>
      <w:r w:rsidRPr="00275258">
        <w:rPr>
          <w:color w:val="000000"/>
          <w:vertAlign w:val="subscript"/>
        </w:rPr>
        <w:t>cmax</w:t>
      </w:r>
      <w:r w:rsidRPr="00863849">
        <w:rPr>
          <w:color w:val="000000"/>
        </w:rPr>
        <w:t xml:space="preserve"> and </w:t>
      </w:r>
      <w:r w:rsidRPr="00DB6582">
        <w:rPr>
          <w:i/>
          <w:iCs/>
        </w:rPr>
        <w:t>J</w:t>
      </w:r>
      <w:r w:rsidRPr="00275258">
        <w:rPr>
          <w:vertAlign w:val="subscript"/>
        </w:rPr>
        <w:t>max</w:t>
      </w:r>
      <w:r w:rsidRPr="00863849">
        <w:rPr>
          <w:color w:val="000000"/>
        </w:rPr>
        <w:t xml:space="preserve"> </w:t>
      </w:r>
      <w:r>
        <w:rPr>
          <w:color w:val="000000"/>
        </w:rPr>
        <w:t>(200,000 J mol</w:t>
      </w:r>
      <w:r>
        <w:rPr>
          <w:color w:val="000000"/>
          <w:vertAlign w:val="superscript"/>
        </w:rPr>
        <w:t>-1</w:t>
      </w:r>
      <w:r>
        <w:rPr>
          <w:color w:val="000000"/>
        </w:rPr>
        <w:t>;</w:t>
      </w:r>
      <w:r w:rsidR="00D32CFF">
        <w:rPr>
          <w:color w:val="000000"/>
        </w:rPr>
        <w:t xml:space="preserve"> </w:t>
      </w:r>
      <w:r w:rsidR="002A575E">
        <w:rPr>
          <w:color w:val="000000"/>
        </w:rPr>
        <w:fldChar w:fldCharType="begin" w:fldLock="1"/>
      </w:r>
      <w:r w:rsidR="002A575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sidR="002A575E">
        <w:rPr>
          <w:color w:val="000000"/>
        </w:rPr>
        <w:fldChar w:fldCharType="separate"/>
      </w:r>
      <w:r w:rsidR="002A575E" w:rsidRPr="002A575E">
        <w:rPr>
          <w:noProof/>
          <w:color w:val="000000"/>
        </w:rPr>
        <w:t xml:space="preserve">Medlyn </w:t>
      </w:r>
      <w:r w:rsidR="002A575E" w:rsidRPr="002A575E">
        <w:rPr>
          <w:i/>
          <w:noProof/>
          <w:color w:val="000000"/>
        </w:rPr>
        <w:t>et al.</w:t>
      </w:r>
      <w:r w:rsidR="002A575E" w:rsidRPr="002A575E">
        <w:rPr>
          <w:noProof/>
          <w:color w:val="000000"/>
        </w:rPr>
        <w:t>, 2002)</w:t>
      </w:r>
      <w:r w:rsidR="002A575E">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w:t>
      </w:r>
      <w:r w:rsidR="00756429">
        <w:rPr>
          <w:color w:val="000000"/>
        </w:rPr>
        <w:t xml:space="preserve"> </w:t>
      </w:r>
      <w:r w:rsidRPr="00863849">
        <w:rPr>
          <w:color w:val="000000"/>
        </w:rPr>
        <w:t>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r w:rsidR="00D32CFF">
        <w:rPr>
          <w:color w:val="000000"/>
        </w:rPr>
        <w:t xml:space="preserve">XX </w:t>
      </w:r>
      <w:r w:rsidRPr="00863849">
        <w:rPr>
          <w:color w:val="000000"/>
        </w:rPr>
        <w:t>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698AD459"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66B056ED" w:rsidR="0022275C" w:rsidRDefault="0022275C" w:rsidP="009D6E5B">
      <w:pPr>
        <w:spacing w:line="48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using the log-polynomial approach explained in</w:t>
      </w:r>
      <w:r w:rsidR="002A575E">
        <w:rPr>
          <w:color w:val="000000"/>
        </w:rPr>
        <w:t xml:space="preserve"> </w:t>
      </w:r>
      <w:r w:rsidR="002A575E">
        <w:rPr>
          <w:color w:val="000000"/>
        </w:rPr>
        <w:fldChar w:fldCharType="begin" w:fldLock="1"/>
      </w:r>
      <w:r w:rsidR="002A575E">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2A575E">
        <w:rPr>
          <w:color w:val="000000"/>
        </w:rPr>
        <w:fldChar w:fldCharType="separate"/>
      </w:r>
      <w:r w:rsidR="002A575E" w:rsidRPr="002A575E">
        <w:rPr>
          <w:noProof/>
          <w:color w:val="000000"/>
        </w:rPr>
        <w:t xml:space="preserve">Heskel </w:t>
      </w:r>
      <w:r w:rsidR="002A575E" w:rsidRPr="002A575E">
        <w:rPr>
          <w:i/>
          <w:noProof/>
          <w:color w:val="000000"/>
        </w:rPr>
        <w:t>et al.</w:t>
      </w:r>
      <w:r w:rsidR="002A575E">
        <w:rPr>
          <w:noProof/>
          <w:color w:val="000000"/>
        </w:rPr>
        <w:t xml:space="preserve"> (</w:t>
      </w:r>
      <w:r w:rsidR="002A575E" w:rsidRPr="002A575E">
        <w:rPr>
          <w:noProof/>
          <w:color w:val="000000"/>
        </w:rPr>
        <w:t>2016)</w:t>
      </w:r>
      <w:r w:rsidR="002A575E">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000000"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109C384C" w:rsidR="00895284" w:rsidRDefault="0022275C" w:rsidP="009D6E5B">
      <w:pPr>
        <w:spacing w:line="480" w:lineRule="auto"/>
        <w:rPr>
          <w:color w:val="000000"/>
        </w:rPr>
      </w:pPr>
      <w:r>
        <w:rPr>
          <w:i/>
          <w:iCs/>
          <w:color w:val="000000"/>
        </w:rPr>
        <w:t>R</w:t>
      </w:r>
      <w:r>
        <w:rPr>
          <w:color w:val="000000"/>
          <w:vertAlign w:val="subscript"/>
        </w:rPr>
        <w:t>T</w:t>
      </w:r>
      <w:r>
        <w:rPr>
          <w:color w:val="000000"/>
        </w:rPr>
        <w:t xml:space="preserve"> is the standardized respiration rate</w:t>
      </w:r>
      <w:r w:rsidR="000E65D6">
        <w:rPr>
          <w:color w:val="000000"/>
        </w:rPr>
        <w:t xml:space="preserve"> at temperature </w:t>
      </w:r>
      <w:r>
        <w:rPr>
          <w:i/>
          <w:iCs/>
          <w:color w:val="000000"/>
        </w:rPr>
        <w:t>T</w:t>
      </w:r>
      <w:r w:rsidR="000E65D6">
        <w:rPr>
          <w:color w:val="000000"/>
        </w:rPr>
        <w:t xml:space="preserve"> (set to 25</w:t>
      </w:r>
      <w:r w:rsidR="000E65D6" w:rsidRPr="00863849">
        <w:rPr>
          <w:rFonts w:ascii="Symbol" w:eastAsia="Symbol" w:hAnsi="Symbol" w:cs="Symbol"/>
          <w:color w:val="000000"/>
        </w:rPr>
        <w:t></w:t>
      </w:r>
      <w:r w:rsidR="000E65D6" w:rsidRPr="00863849">
        <w:rPr>
          <w:color w:val="000000"/>
        </w:rPr>
        <w:t>C</w:t>
      </w:r>
      <w:r w:rsidR="000E65D6">
        <w:rPr>
          <w:color w:val="000000"/>
        </w:rPr>
        <w:t xml:space="preserve">) </w:t>
      </w:r>
      <w:r>
        <w:rPr>
          <w:color w:val="000000"/>
        </w:rPr>
        <w:t xml:space="preserve">and </w:t>
      </w:r>
      <w:proofErr w:type="spellStart"/>
      <w:r>
        <w:rPr>
          <w:i/>
          <w:iCs/>
          <w:color w:val="000000"/>
        </w:rPr>
        <w:t>T</w:t>
      </w:r>
      <w:r>
        <w:rPr>
          <w:color w:val="000000"/>
          <w:vertAlign w:val="subscript"/>
        </w:rPr>
        <w:t>ref</w:t>
      </w:r>
      <w:proofErr w:type="spellEnd"/>
      <w:r>
        <w:rPr>
          <w:color w:val="000000"/>
        </w:rPr>
        <w:t xml:space="preserve"> is the </w:t>
      </w:r>
      <w:r w:rsidR="000E65D6">
        <w:rPr>
          <w:color w:val="000000"/>
        </w:rPr>
        <w:t xml:space="preserve">leaf </w:t>
      </w:r>
      <w:r>
        <w:rPr>
          <w:color w:val="000000"/>
        </w:rPr>
        <w:t xml:space="preserve">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sidR="002A575E">
        <w:rPr>
          <w:color w:val="000000"/>
        </w:rPr>
        <w:fldChar w:fldCharType="begin" w:fldLock="1"/>
      </w:r>
      <w:r w:rsidR="002A575E">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2A575E">
        <w:rPr>
          <w:color w:val="000000"/>
        </w:rPr>
        <w:fldChar w:fldCharType="separate"/>
      </w:r>
      <w:r w:rsidR="002A575E" w:rsidRPr="002A575E">
        <w:rPr>
          <w:noProof/>
          <w:color w:val="000000"/>
        </w:rPr>
        <w:t xml:space="preserve">Heskel </w:t>
      </w:r>
      <w:r w:rsidR="002A575E" w:rsidRPr="002A575E">
        <w:rPr>
          <w:i/>
          <w:noProof/>
          <w:color w:val="000000"/>
        </w:rPr>
        <w:t>et al.</w:t>
      </w:r>
      <w:r w:rsidR="002A575E">
        <w:rPr>
          <w:noProof/>
          <w:color w:val="000000"/>
        </w:rPr>
        <w:t xml:space="preserve"> </w:t>
      </w:r>
      <w:r w:rsidR="002A575E">
        <w:rPr>
          <w:noProof/>
          <w:color w:val="000000"/>
        </w:rPr>
        <w:lastRenderedPageBreak/>
        <w:t>(</w:t>
      </w:r>
      <w:r w:rsidR="002A575E" w:rsidRPr="002A575E">
        <w:rPr>
          <w:noProof/>
          <w:color w:val="000000"/>
        </w:rPr>
        <w:t>2016)</w:t>
      </w:r>
      <w:r w:rsidR="002A575E">
        <w:rPr>
          <w:color w:val="000000"/>
        </w:rPr>
        <w:fldChar w:fldCharType="end"/>
      </w:r>
      <w:r>
        <w:rPr>
          <w:color w:val="000000"/>
        </w:rPr>
        <w:t xml:space="preserve"> derived from a log-polynomial approach described in </w:t>
      </w:r>
      <w:r w:rsidR="002A575E">
        <w:rPr>
          <w:color w:val="000000"/>
        </w:rPr>
        <w:fldChar w:fldCharType="begin" w:fldLock="1"/>
      </w:r>
      <w:r w:rsidR="002A575E">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instrText>
      </w:r>
      <w:r w:rsidR="002A575E">
        <w:rPr>
          <w:color w:val="000000"/>
        </w:rPr>
        <w:fldChar w:fldCharType="separate"/>
      </w:r>
      <w:r w:rsidR="002A575E" w:rsidRPr="002A575E">
        <w:rPr>
          <w:noProof/>
          <w:color w:val="000000"/>
        </w:rPr>
        <w:t xml:space="preserve">O’Sullivan </w:t>
      </w:r>
      <w:r w:rsidR="002A575E" w:rsidRPr="002A575E">
        <w:rPr>
          <w:i/>
          <w:noProof/>
          <w:color w:val="000000"/>
        </w:rPr>
        <w:t>et al.</w:t>
      </w:r>
      <w:r w:rsidR="002A575E">
        <w:rPr>
          <w:noProof/>
          <w:color w:val="000000"/>
        </w:rPr>
        <w:t xml:space="preserve"> (</w:t>
      </w:r>
      <w:r w:rsidR="002A575E" w:rsidRPr="002A575E">
        <w:rPr>
          <w:noProof/>
          <w:color w:val="000000"/>
        </w:rPr>
        <w:t>2013)</w:t>
      </w:r>
      <w:r w:rsidR="002A575E">
        <w:rPr>
          <w:color w:val="000000"/>
        </w:rPr>
        <w:fldChar w:fldCharType="end"/>
      </w:r>
      <w:r>
        <w:rPr>
          <w:color w:val="000000"/>
        </w:rPr>
        <w:t xml:space="preserve">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w:t>
      </w:r>
      <w:r w:rsidR="000E65D6">
        <w:rPr>
          <w:color w:val="000000"/>
        </w:rPr>
        <w:t xml:space="preserve"> </w:t>
      </w:r>
      <w:r w:rsidR="002B4EF9">
        <w:rPr>
          <w:color w:val="000000"/>
        </w:rPr>
        <w:t>-</w:t>
      </w:r>
      <w:r w:rsidRPr="00CF0D09">
        <w:rPr>
          <w:color w:val="000000"/>
        </w:rPr>
        <w:t>0.00110</w:t>
      </w:r>
      <w:r w:rsidR="00C7318F">
        <w:rPr>
          <w:color w:val="000000"/>
        </w:rPr>
        <w:t xml:space="preserve"> </w:t>
      </w:r>
      <w:r w:rsidR="002A575E">
        <w:rPr>
          <w:color w:val="000000"/>
        </w:rPr>
        <w:fldChar w:fldCharType="begin" w:fldLock="1"/>
      </w:r>
      <w:r w:rsidR="008B104C">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plainTextFormattedCitation":"(Heskel et al., 2016)","previouslyFormattedCitation":"(Heskel &lt;i&gt;et al.&lt;/i&gt;, 2016)"},"properties":{"noteIndex":0},"schema":"https://github.com/citation-style-language/schema/raw/master/csl-citation.json"}</w:instrText>
      </w:r>
      <w:r w:rsidR="002A575E">
        <w:rPr>
          <w:color w:val="000000"/>
        </w:rPr>
        <w:fldChar w:fldCharType="separate"/>
      </w:r>
      <w:r w:rsidR="002A575E" w:rsidRPr="002A575E">
        <w:rPr>
          <w:noProof/>
          <w:color w:val="000000"/>
        </w:rPr>
        <w:t xml:space="preserve">(Heskel </w:t>
      </w:r>
      <w:r w:rsidR="002A575E" w:rsidRPr="002A575E">
        <w:rPr>
          <w:i/>
          <w:noProof/>
          <w:color w:val="000000"/>
        </w:rPr>
        <w:t>et al.</w:t>
      </w:r>
      <w:r w:rsidR="002A575E" w:rsidRPr="002A575E">
        <w:rPr>
          <w:noProof/>
          <w:color w:val="000000"/>
        </w:rPr>
        <w:t>, 2016)</w:t>
      </w:r>
      <w:r w:rsidR="002A575E">
        <w:rPr>
          <w:color w:val="000000"/>
        </w:rPr>
        <w:fldChar w:fldCharType="end"/>
      </w:r>
      <w:r>
        <w:rPr>
          <w:color w:val="000000"/>
        </w:rPr>
        <w:t>.</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r w:rsidRPr="000048CE">
        <w:rPr>
          <w:i/>
          <w:iCs/>
          <w:color w:val="000000" w:themeColor="text1"/>
        </w:rPr>
        <w:t>V</w:t>
      </w:r>
      <w:r w:rsidRPr="00F15977">
        <w:rPr>
          <w:color w:val="000000" w:themeColor="text1"/>
          <w:vertAlign w:val="subscript"/>
        </w:rPr>
        <w:t>cmax</w:t>
      </w:r>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r>
        <w:rPr>
          <w:i/>
          <w:iCs/>
          <w:color w:val="000000" w:themeColor="text1"/>
        </w:rPr>
        <w:t>V</w:t>
      </w:r>
      <w:r>
        <w:rPr>
          <w:color w:val="000000" w:themeColor="text1"/>
          <w:vertAlign w:val="subscript"/>
        </w:rPr>
        <w:t>cmax</w:t>
      </w:r>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w:t>
      </w:r>
      <w:r w:rsidR="00430044">
        <w:rPr>
          <w:rFonts w:cs="Times New Roman"/>
        </w:rPr>
        <w:lastRenderedPageBreak/>
        <w:t xml:space="preserve">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678454F7" w:rsidR="00DD0878" w:rsidRDefault="00351A75" w:rsidP="008B10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8B104C">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32764D73" w:rsidR="00270350" w:rsidRDefault="00270350" w:rsidP="009D6E5B">
      <w:pPr>
        <w:spacing w:line="480" w:lineRule="auto"/>
        <w:ind w:firstLine="720"/>
      </w:pPr>
      <w:r>
        <w:lastRenderedPageBreak/>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0FC0C20D" w14:textId="1279B32C" w:rsidR="006A394B" w:rsidRDefault="00166B47" w:rsidP="008B104C">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8B104C">
        <w:t xml:space="preserve">We </w:t>
      </w:r>
      <w:r w:rsidR="00D87519">
        <w:t xml:space="preserve">attempted to satisfy residual normality assumptions by fitting 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3B7A47D8" w14:textId="2EDD0FFC" w:rsidR="004C3C71" w:rsidRDefault="00166B47" w:rsidP="009D6E5B">
      <w:pPr>
        <w:spacing w:line="480" w:lineRule="auto"/>
        <w:ind w:firstLine="720"/>
      </w:pPr>
      <w:r>
        <w:lastRenderedPageBreak/>
        <w:t>In all statistical models, w</w:t>
      </w:r>
      <w:r w:rsidRPr="00863849">
        <w:t>e used the '</w:t>
      </w:r>
      <w:proofErr w:type="spellStart"/>
      <w:r w:rsidRPr="00863849">
        <w:t>lmer</w:t>
      </w:r>
      <w:proofErr w:type="spellEnd"/>
      <w:r w:rsidRPr="00863849">
        <w:t xml:space="preserve">'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to fit each model and the '</w:t>
      </w:r>
      <w:proofErr w:type="spellStart"/>
      <w:r w:rsidRPr="00863849">
        <w:t>Anova</w:t>
      </w:r>
      <w:proofErr w:type="spellEnd"/>
      <w:r w:rsidRPr="00863849">
        <w:t xml:space="preserve">'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to conduct post-hoc 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pgSz w:w="12240" w:h="15840"/>
          <w:pgMar w:top="1440" w:right="1440" w:bottom="1440" w:left="1440" w:header="720" w:footer="720" w:gutter="0"/>
          <w:lnNumType w:countBy="1" w:restart="continuous"/>
          <w:cols w:space="720"/>
          <w:docGrid w:linePitch="360"/>
        </w:sectPr>
      </w:pPr>
    </w:p>
    <w:p w14:paraId="73643E38" w14:textId="797DB396" w:rsidR="00A754EC" w:rsidRDefault="006C759F" w:rsidP="00102628">
      <w:pPr>
        <w:spacing w:line="48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1D1BF0D5" w:rsidR="00F073BB" w:rsidRPr="008D6E2F" w:rsidRDefault="00F073BB" w:rsidP="00A85036">
            <w:pPr>
              <w:spacing w:line="276" w:lineRule="auto"/>
              <w:rPr>
                <w:sz w:val="22"/>
                <w:szCs w:val="22"/>
              </w:rPr>
            </w:pPr>
            <w:proofErr w:type="spellStart"/>
            <w:proofErr w:type="gramStart"/>
            <w:r w:rsidRPr="008D6E2F">
              <w:rPr>
                <w:i/>
                <w:iCs/>
                <w:color w:val="000000"/>
                <w:sz w:val="22"/>
                <w:szCs w:val="22"/>
              </w:rPr>
              <w:t>C</w:t>
            </w:r>
            <w:r w:rsidRPr="008D6E2F">
              <w:rPr>
                <w:color w:val="000000"/>
                <w:sz w:val="22"/>
                <w:szCs w:val="22"/>
                <w:vertAlign w:val="subscript"/>
              </w:rPr>
              <w:t>i</w:t>
            </w:r>
            <w:r w:rsidRPr="008D6E2F">
              <w:rPr>
                <w:color w:val="000000"/>
                <w:sz w:val="22"/>
                <w:szCs w:val="22"/>
              </w:rPr>
              <w:t>:</w:t>
            </w:r>
            <w:r w:rsidRPr="008D6E2F">
              <w:rPr>
                <w:i/>
                <w:iCs/>
                <w:color w:val="000000"/>
                <w:sz w:val="22"/>
                <w:szCs w:val="22"/>
              </w:rPr>
              <w:t>C</w:t>
            </w:r>
            <w:r w:rsidRPr="008D6E2F">
              <w:rPr>
                <w:color w:val="000000"/>
                <w:sz w:val="22"/>
                <w:szCs w:val="22"/>
                <w:vertAlign w:val="subscript"/>
              </w:rPr>
              <w:t>a</w:t>
            </w:r>
            <w:proofErr w:type="spellEnd"/>
            <w:proofErr w:type="gramEnd"/>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53F2CD48"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28C4C99F" w:rsidR="00F073BB" w:rsidRPr="008D6E2F" w:rsidRDefault="00F073BB" w:rsidP="00A85036">
            <w:pPr>
              <w:spacing w:line="276" w:lineRule="auto"/>
              <w:rPr>
                <w:color w:val="000000"/>
                <w:sz w:val="22"/>
                <w:szCs w:val="22"/>
              </w:rPr>
            </w:pPr>
            <w:r w:rsidRPr="008D6E2F">
              <w:rPr>
                <w:color w:val="000000"/>
                <w:sz w:val="22"/>
                <w:szCs w:val="22"/>
              </w:rPr>
              <w:t>Nodule biomass:</w:t>
            </w:r>
            <w:r w:rsidR="000E65D6">
              <w:rPr>
                <w:color w:val="000000"/>
                <w:sz w:val="22"/>
                <w:szCs w:val="22"/>
              </w:rPr>
              <w:t xml:space="preserve"> </w:t>
            </w:r>
            <w:r w:rsidRPr="008D6E2F">
              <w:rPr>
                <w:color w:val="000000"/>
                <w:sz w:val="22"/>
                <w:szCs w:val="22"/>
              </w:rPr>
              <w:t>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576171AA" w14:textId="21AD432B"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 xml:space="preserve">A). This interaction indicated that inoculated individuals grown under low nitrogen fertilization had 63.4% lower </w:t>
      </w:r>
      <w:r w:rsidRPr="00607987">
        <w:t>structural carbon costs to acquire nitrogen</w:t>
      </w:r>
      <w:r>
        <w:t xml:space="preserve"> than non-inoculated individuals also grown under low nitrogen fertilization (Tukey: p&lt;0.001). There was no difference in </w:t>
      </w:r>
      <w:r w:rsidRPr="00607987">
        <w:t>structural carbon costs to acquire nitrogen</w:t>
      </w:r>
      <w:r>
        <w:t xml:space="preserve"> between inoculation treatments under high nitrogen fertilization (Tukey: p=0.597). Nitrogen fertilization also decreased </w:t>
      </w:r>
      <w:r w:rsidRPr="00607987">
        <w:t>structural carbon costs to acquire nitrogen</w:t>
      </w:r>
      <w:r>
        <w:t>, where individuals grown under high nitrogen fertilization</w:t>
      </w:r>
      <w:r w:rsidR="00AF02DC">
        <w:t xml:space="preserve"> </w:t>
      </w:r>
      <w:r>
        <w:t xml:space="preserve">had 54.1% lower </w:t>
      </w:r>
      <w:r w:rsidRPr="00607987">
        <w:t>structural carbon costs to acquire nitrogen</w:t>
      </w:r>
      <w:r>
        <w:t xml:space="preserve"> than those grown under low nitrogen fertilization (Tukey: p&lt;0.001). Inoculation decreased </w:t>
      </w:r>
      <w:r w:rsidRPr="00607987">
        <w:t>structural carbon costs to acquire nitrogen</w:t>
      </w:r>
      <w:r>
        <w:t xml:space="preserve">, where inoculated individuals had 91.5% lower </w:t>
      </w:r>
      <w:r w:rsidRPr="00607987">
        <w:t xml:space="preserve">structural carbon costs to acquire nitrogen than </w:t>
      </w:r>
      <w:r>
        <w:t>non-inoculated individuals (Tukey: p&lt;0.001).</w:t>
      </w:r>
    </w:p>
    <w:p w14:paraId="1040FEF2" w14:textId="6AFCE8ED" w:rsidR="00457CFE" w:rsidRDefault="008B6B1D" w:rsidP="00457CFE">
      <w:pPr>
        <w:spacing w:line="480" w:lineRule="auto"/>
        <w:ind w:firstLine="720"/>
      </w:pPr>
      <w:r>
        <w:t xml:space="preserve">Inoculation negatively affected </w:t>
      </w:r>
      <w:r w:rsidRPr="00607987">
        <w:t>belowground carbon biomass (</w:t>
      </w:r>
      <w:r>
        <w:t xml:space="preserve">Table </w:t>
      </w:r>
      <w:r w:rsidR="00D14794">
        <w:t>1</w:t>
      </w:r>
      <w:r>
        <w:t xml:space="preserve">; Fig. </w:t>
      </w:r>
      <w:r w:rsidR="00D14794">
        <w:t>1</w:t>
      </w:r>
      <w:r>
        <w:t xml:space="preserve">B). Specifically, inoculated </w:t>
      </w:r>
      <w:r w:rsidR="00AF02DC">
        <w:t xml:space="preserve">individuals </w:t>
      </w:r>
      <w:r>
        <w:t>had 29.9% less belowground carbon biomass than</w:t>
      </w:r>
      <w:r w:rsidR="000E65D6">
        <w:t xml:space="preserve"> those that were not inoculated</w:t>
      </w:r>
      <w:r>
        <w:t xml:space="preserve"> (Tukey: p=0.050). There was no effect of fertilization or any observable interaction between fertilization and inoculation on </w:t>
      </w:r>
      <w:r w:rsidRPr="00607987">
        <w:t>belowground carbon biomass</w:t>
      </w:r>
      <w:r>
        <w:t xml:space="preserve"> (Table </w:t>
      </w:r>
      <w:r w:rsidR="00D14794">
        <w:t>1</w:t>
      </w:r>
      <w:r>
        <w:t xml:space="preserve">). </w:t>
      </w:r>
    </w:p>
    <w:p w14:paraId="03BAFA79" w14:textId="109DCFE2" w:rsidR="008B6B1D" w:rsidRDefault="008B6B1D" w:rsidP="00457CFE">
      <w:pPr>
        <w:spacing w:line="480" w:lineRule="auto"/>
        <w:ind w:firstLine="720"/>
      </w:pPr>
      <w:r>
        <w:t xml:space="preserve">Whole plant nitrogen biomass was driven by a strong interaction between fertilization and inoculation (Table </w:t>
      </w:r>
      <w:r w:rsidR="00D14794">
        <w:t>1</w:t>
      </w:r>
      <w:r>
        <w:t xml:space="preserve">; Fig. </w:t>
      </w:r>
      <w:r w:rsidR="00D14794">
        <w:t>1</w:t>
      </w:r>
      <w:r>
        <w:t xml:space="preserve">C). This interaction indicated that inoculated individuals grown under low nitrogen fertilization had 72.4% higher whole plant nitrogen biomass than non-inoculated individuals also grown under low nitrogen fertilization (Tukey: p&lt;0.001), with no difference between inoculation treatments under high nitrogen fertilization (Tukey: p=0.873). </w:t>
      </w:r>
      <w:r>
        <w:lastRenderedPageBreak/>
        <w:t>Nitrogen fertilization also increased whole plant nitrogen biomass, where individuals grown under high nitrogen fertilization</w:t>
      </w:r>
      <w:r w:rsidR="00AF02DC">
        <w:t xml:space="preserve"> </w:t>
      </w:r>
      <w:r>
        <w:t>had 119.0% higher whole plant nitrogen biomass than those grown under low nitrogen fertilization (Tukey: p&lt;0.001). Inoculation increased whole plant nitrogen biomass, where inoculated individuals had 17.4% higher whole plant nitrogen biomass than</w:t>
      </w:r>
      <w:r w:rsidR="000E65D6">
        <w:t xml:space="preserve"> those that were not </w:t>
      </w:r>
      <w:r>
        <w:t>inoculated (Tukey: p&lt;0.001).</w:t>
      </w: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813CB3">
        <w:tc>
          <w:tcPr>
            <w:tcW w:w="2516" w:type="dxa"/>
            <w:gridSpan w:val="2"/>
            <w:tcBorders>
              <w:bottom w:val="single" w:sz="4" w:space="0" w:color="auto"/>
            </w:tcBorders>
          </w:tcPr>
          <w:p w14:paraId="30556A30" w14:textId="77777777" w:rsidR="008B6B1D" w:rsidRPr="009515D2" w:rsidRDefault="008B6B1D" w:rsidP="00813CB3">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813CB3">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813CB3">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813CB3">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813CB3">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813CB3">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813CB3">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813CB3">
        <w:tc>
          <w:tcPr>
            <w:tcW w:w="1980" w:type="dxa"/>
            <w:tcBorders>
              <w:top w:val="single" w:sz="4" w:space="0" w:color="auto"/>
              <w:bottom w:val="single" w:sz="4" w:space="0" w:color="auto"/>
            </w:tcBorders>
          </w:tcPr>
          <w:p w14:paraId="12ED7ADE" w14:textId="77777777" w:rsidR="008B6B1D" w:rsidRPr="009515D2" w:rsidRDefault="008B6B1D" w:rsidP="00813CB3">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3E4B63F"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813CB3">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813CB3">
            <w:pPr>
              <w:spacing w:line="276" w:lineRule="auto"/>
              <w:jc w:val="right"/>
              <w:rPr>
                <w:i/>
                <w:iCs/>
                <w:sz w:val="22"/>
                <w:szCs w:val="22"/>
              </w:rPr>
            </w:pPr>
            <w:r w:rsidRPr="009515D2">
              <w:rPr>
                <w:i/>
                <w:iCs/>
                <w:sz w:val="22"/>
                <w:szCs w:val="22"/>
              </w:rPr>
              <w:t>p</w:t>
            </w:r>
          </w:p>
        </w:tc>
      </w:tr>
      <w:tr w:rsidR="008B6B1D" w:rsidRPr="009515D2" w14:paraId="7AD3FFD6" w14:textId="77777777" w:rsidTr="00813CB3">
        <w:tc>
          <w:tcPr>
            <w:tcW w:w="1980" w:type="dxa"/>
            <w:tcBorders>
              <w:top w:val="single" w:sz="4" w:space="0" w:color="auto"/>
            </w:tcBorders>
          </w:tcPr>
          <w:p w14:paraId="1C328B5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813CB3">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813CB3">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813CB3">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813CB3">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813CB3">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813CB3">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813CB3">
            <w:pPr>
              <w:spacing w:line="276" w:lineRule="auto"/>
              <w:jc w:val="right"/>
              <w:rPr>
                <w:b/>
                <w:bCs/>
                <w:sz w:val="22"/>
                <w:szCs w:val="22"/>
              </w:rPr>
            </w:pPr>
            <w:r w:rsidRPr="009515D2">
              <w:rPr>
                <w:b/>
                <w:bCs/>
                <w:sz w:val="22"/>
                <w:szCs w:val="22"/>
              </w:rPr>
              <w:t>&lt;0.001</w:t>
            </w:r>
          </w:p>
        </w:tc>
      </w:tr>
      <w:tr w:rsidR="008B6B1D" w:rsidRPr="009515D2" w14:paraId="6ECC16F7" w14:textId="77777777" w:rsidTr="00813CB3">
        <w:tc>
          <w:tcPr>
            <w:tcW w:w="1980" w:type="dxa"/>
          </w:tcPr>
          <w:p w14:paraId="320AB95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813CB3">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813CB3">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813CB3">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813CB3">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813CB3">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813CB3">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813CB3">
            <w:pPr>
              <w:spacing w:line="276" w:lineRule="auto"/>
              <w:jc w:val="right"/>
              <w:rPr>
                <w:sz w:val="22"/>
                <w:szCs w:val="22"/>
              </w:rPr>
            </w:pPr>
            <w:r w:rsidRPr="009515D2">
              <w:rPr>
                <w:sz w:val="22"/>
                <w:szCs w:val="22"/>
              </w:rPr>
              <w:t>0.153</w:t>
            </w:r>
          </w:p>
        </w:tc>
      </w:tr>
      <w:tr w:rsidR="008B6B1D" w:rsidRPr="009515D2" w14:paraId="0946AE6C" w14:textId="77777777" w:rsidTr="00813CB3">
        <w:tc>
          <w:tcPr>
            <w:tcW w:w="1980" w:type="dxa"/>
            <w:tcBorders>
              <w:bottom w:val="single" w:sz="4" w:space="0" w:color="auto"/>
            </w:tcBorders>
          </w:tcPr>
          <w:p w14:paraId="2699E191"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813CB3">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813CB3">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813CB3">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813CB3">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813CB3">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813CB3">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813CB3">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813CB3">
            <w:pPr>
              <w:spacing w:line="276" w:lineRule="auto"/>
              <w:jc w:val="right"/>
              <w:rPr>
                <w:sz w:val="22"/>
                <w:szCs w:val="22"/>
              </w:rPr>
            </w:pPr>
            <w:r w:rsidRPr="009515D2">
              <w:rPr>
                <w:sz w:val="22"/>
                <w:szCs w:val="22"/>
              </w:rPr>
              <w:t>0.267</w:t>
            </w:r>
          </w:p>
        </w:tc>
      </w:tr>
      <w:tr w:rsidR="008B6B1D" w:rsidRPr="009515D2" w14:paraId="7373095B" w14:textId="77777777" w:rsidTr="00813CB3">
        <w:tc>
          <w:tcPr>
            <w:tcW w:w="1980" w:type="dxa"/>
            <w:tcBorders>
              <w:top w:val="single" w:sz="4" w:space="0" w:color="auto"/>
            </w:tcBorders>
          </w:tcPr>
          <w:p w14:paraId="779E0FA4" w14:textId="77777777" w:rsidR="008B6B1D" w:rsidRPr="009515D2" w:rsidRDefault="008B6B1D" w:rsidP="00813CB3">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813CB3">
            <w:pPr>
              <w:spacing w:line="276" w:lineRule="auto"/>
              <w:jc w:val="right"/>
              <w:rPr>
                <w:sz w:val="22"/>
                <w:szCs w:val="22"/>
              </w:rPr>
            </w:pPr>
          </w:p>
        </w:tc>
      </w:tr>
      <w:tr w:rsidR="008B6B1D" w:rsidRPr="009515D2" w14:paraId="127B406D" w14:textId="77777777" w:rsidTr="00813CB3">
        <w:tc>
          <w:tcPr>
            <w:tcW w:w="1980" w:type="dxa"/>
            <w:tcBorders>
              <w:bottom w:val="single" w:sz="4" w:space="0" w:color="auto"/>
            </w:tcBorders>
          </w:tcPr>
          <w:p w14:paraId="1F3AE08C" w14:textId="77777777" w:rsidR="008B6B1D" w:rsidRPr="009515D2" w:rsidRDefault="008B6B1D" w:rsidP="00813CB3">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813CB3">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813CB3">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813CB3">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813CB3">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813CB3">
            <w:pPr>
              <w:spacing w:line="276" w:lineRule="auto"/>
              <w:jc w:val="right"/>
              <w:rPr>
                <w:b/>
                <w:bCs/>
                <w:sz w:val="22"/>
                <w:szCs w:val="22"/>
              </w:rPr>
            </w:pPr>
          </w:p>
        </w:tc>
        <w:tc>
          <w:tcPr>
            <w:tcW w:w="2008" w:type="dxa"/>
            <w:gridSpan w:val="2"/>
          </w:tcPr>
          <w:p w14:paraId="54F9E962" w14:textId="77777777" w:rsidR="008B6B1D" w:rsidRPr="009515D2" w:rsidRDefault="008B6B1D" w:rsidP="00813CB3">
            <w:pPr>
              <w:spacing w:line="276" w:lineRule="auto"/>
              <w:jc w:val="right"/>
              <w:rPr>
                <w:b/>
                <w:bCs/>
                <w:sz w:val="22"/>
                <w:szCs w:val="22"/>
              </w:rPr>
            </w:pPr>
          </w:p>
        </w:tc>
      </w:tr>
      <w:tr w:rsidR="008B6B1D" w:rsidRPr="009515D2" w14:paraId="62FDBC23" w14:textId="77777777" w:rsidTr="00813CB3">
        <w:tc>
          <w:tcPr>
            <w:tcW w:w="1980" w:type="dxa"/>
            <w:tcBorders>
              <w:top w:val="single" w:sz="4" w:space="0" w:color="auto"/>
              <w:bottom w:val="single" w:sz="4" w:space="0" w:color="auto"/>
            </w:tcBorders>
          </w:tcPr>
          <w:p w14:paraId="1D6357B0" w14:textId="77777777" w:rsidR="008B6B1D" w:rsidRPr="009515D2" w:rsidRDefault="008B6B1D" w:rsidP="00813CB3">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98B9C7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813CB3">
            <w:pPr>
              <w:spacing w:line="276" w:lineRule="auto"/>
              <w:jc w:val="right"/>
              <w:rPr>
                <w:sz w:val="22"/>
                <w:szCs w:val="22"/>
              </w:rPr>
            </w:pPr>
          </w:p>
        </w:tc>
        <w:tc>
          <w:tcPr>
            <w:tcW w:w="1013" w:type="dxa"/>
          </w:tcPr>
          <w:p w14:paraId="787A0BA8" w14:textId="77777777" w:rsidR="008B6B1D" w:rsidRPr="009515D2" w:rsidRDefault="008B6B1D" w:rsidP="00813CB3">
            <w:pPr>
              <w:spacing w:line="276" w:lineRule="auto"/>
              <w:jc w:val="right"/>
              <w:rPr>
                <w:b/>
                <w:bCs/>
                <w:sz w:val="22"/>
                <w:szCs w:val="22"/>
              </w:rPr>
            </w:pPr>
          </w:p>
        </w:tc>
        <w:tc>
          <w:tcPr>
            <w:tcW w:w="996" w:type="dxa"/>
          </w:tcPr>
          <w:p w14:paraId="7D1E18E6" w14:textId="77777777" w:rsidR="008B6B1D" w:rsidRPr="009515D2" w:rsidRDefault="008B6B1D" w:rsidP="00813CB3">
            <w:pPr>
              <w:spacing w:line="276" w:lineRule="auto"/>
              <w:jc w:val="right"/>
              <w:rPr>
                <w:sz w:val="22"/>
                <w:szCs w:val="22"/>
              </w:rPr>
            </w:pPr>
          </w:p>
        </w:tc>
        <w:tc>
          <w:tcPr>
            <w:tcW w:w="1012" w:type="dxa"/>
          </w:tcPr>
          <w:p w14:paraId="06AE2CEA" w14:textId="77777777" w:rsidR="008B6B1D" w:rsidRPr="009515D2" w:rsidRDefault="008B6B1D" w:rsidP="00813CB3">
            <w:pPr>
              <w:spacing w:line="276" w:lineRule="auto"/>
              <w:jc w:val="right"/>
              <w:rPr>
                <w:sz w:val="22"/>
                <w:szCs w:val="22"/>
              </w:rPr>
            </w:pPr>
          </w:p>
        </w:tc>
      </w:tr>
      <w:tr w:rsidR="008B6B1D" w:rsidRPr="009515D2" w14:paraId="4ABF7179" w14:textId="77777777" w:rsidTr="00813CB3">
        <w:tc>
          <w:tcPr>
            <w:tcW w:w="1980" w:type="dxa"/>
            <w:tcBorders>
              <w:top w:val="single" w:sz="4" w:space="0" w:color="auto"/>
            </w:tcBorders>
          </w:tcPr>
          <w:p w14:paraId="3B276E3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813CB3">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813CB3">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813CB3">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813CB3">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813CB3">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813CB3">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813CB3">
            <w:pPr>
              <w:spacing w:line="276" w:lineRule="auto"/>
              <w:jc w:val="right"/>
              <w:rPr>
                <w:sz w:val="22"/>
                <w:szCs w:val="22"/>
              </w:rPr>
            </w:pPr>
          </w:p>
        </w:tc>
        <w:tc>
          <w:tcPr>
            <w:tcW w:w="1013" w:type="dxa"/>
          </w:tcPr>
          <w:p w14:paraId="63D5F662" w14:textId="77777777" w:rsidR="008B6B1D" w:rsidRPr="009515D2" w:rsidRDefault="008B6B1D" w:rsidP="00813CB3">
            <w:pPr>
              <w:spacing w:line="276" w:lineRule="auto"/>
              <w:jc w:val="right"/>
              <w:rPr>
                <w:b/>
                <w:bCs/>
                <w:sz w:val="22"/>
                <w:szCs w:val="22"/>
              </w:rPr>
            </w:pPr>
          </w:p>
        </w:tc>
        <w:tc>
          <w:tcPr>
            <w:tcW w:w="996" w:type="dxa"/>
          </w:tcPr>
          <w:p w14:paraId="225A0C88" w14:textId="77777777" w:rsidR="008B6B1D" w:rsidRPr="009515D2" w:rsidRDefault="008B6B1D" w:rsidP="00813CB3">
            <w:pPr>
              <w:spacing w:line="276" w:lineRule="auto"/>
              <w:jc w:val="right"/>
              <w:rPr>
                <w:sz w:val="22"/>
                <w:szCs w:val="22"/>
              </w:rPr>
            </w:pPr>
          </w:p>
        </w:tc>
        <w:tc>
          <w:tcPr>
            <w:tcW w:w="1012" w:type="dxa"/>
          </w:tcPr>
          <w:p w14:paraId="739F8BB4" w14:textId="77777777" w:rsidR="008B6B1D" w:rsidRPr="009515D2" w:rsidRDefault="008B6B1D" w:rsidP="00813CB3">
            <w:pPr>
              <w:spacing w:line="276" w:lineRule="auto"/>
              <w:jc w:val="right"/>
              <w:rPr>
                <w:sz w:val="22"/>
                <w:szCs w:val="22"/>
              </w:rPr>
            </w:pPr>
          </w:p>
        </w:tc>
      </w:tr>
      <w:tr w:rsidR="008B6B1D" w:rsidRPr="009515D2" w14:paraId="7C7241A4" w14:textId="77777777" w:rsidTr="00813CB3">
        <w:tc>
          <w:tcPr>
            <w:tcW w:w="1980" w:type="dxa"/>
          </w:tcPr>
          <w:p w14:paraId="2D711D2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813CB3">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813CB3">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813CB3">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813CB3">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813CB3">
            <w:pPr>
              <w:spacing w:line="276" w:lineRule="auto"/>
              <w:jc w:val="right"/>
              <w:rPr>
                <w:sz w:val="22"/>
                <w:szCs w:val="22"/>
              </w:rPr>
            </w:pPr>
          </w:p>
        </w:tc>
        <w:tc>
          <w:tcPr>
            <w:tcW w:w="1013" w:type="dxa"/>
          </w:tcPr>
          <w:p w14:paraId="7AD60198" w14:textId="77777777" w:rsidR="008B6B1D" w:rsidRPr="009515D2" w:rsidRDefault="008B6B1D" w:rsidP="00813CB3">
            <w:pPr>
              <w:spacing w:line="276" w:lineRule="auto"/>
              <w:jc w:val="right"/>
              <w:rPr>
                <w:b/>
                <w:bCs/>
                <w:sz w:val="22"/>
                <w:szCs w:val="22"/>
              </w:rPr>
            </w:pPr>
          </w:p>
        </w:tc>
        <w:tc>
          <w:tcPr>
            <w:tcW w:w="996" w:type="dxa"/>
          </w:tcPr>
          <w:p w14:paraId="7F081C2D" w14:textId="77777777" w:rsidR="008B6B1D" w:rsidRPr="009515D2" w:rsidRDefault="008B6B1D" w:rsidP="00813CB3">
            <w:pPr>
              <w:spacing w:line="276" w:lineRule="auto"/>
              <w:jc w:val="right"/>
              <w:rPr>
                <w:sz w:val="22"/>
                <w:szCs w:val="22"/>
              </w:rPr>
            </w:pPr>
          </w:p>
        </w:tc>
        <w:tc>
          <w:tcPr>
            <w:tcW w:w="1012" w:type="dxa"/>
          </w:tcPr>
          <w:p w14:paraId="752DE334" w14:textId="77777777" w:rsidR="008B6B1D" w:rsidRPr="009515D2" w:rsidRDefault="008B6B1D" w:rsidP="00813CB3">
            <w:pPr>
              <w:spacing w:line="276" w:lineRule="auto"/>
              <w:jc w:val="right"/>
              <w:rPr>
                <w:sz w:val="22"/>
                <w:szCs w:val="22"/>
              </w:rPr>
            </w:pPr>
          </w:p>
        </w:tc>
      </w:tr>
      <w:tr w:rsidR="008B6B1D" w:rsidRPr="009515D2" w14:paraId="453E0AC4" w14:textId="77777777" w:rsidTr="00813CB3">
        <w:tc>
          <w:tcPr>
            <w:tcW w:w="1980" w:type="dxa"/>
            <w:tcBorders>
              <w:bottom w:val="single" w:sz="4" w:space="0" w:color="auto"/>
            </w:tcBorders>
          </w:tcPr>
          <w:p w14:paraId="464D253E"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813CB3">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813CB3">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813CB3">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813CB3">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813CB3">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813CB3">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813CB3">
            <w:pPr>
              <w:spacing w:line="276" w:lineRule="auto"/>
              <w:jc w:val="right"/>
              <w:rPr>
                <w:sz w:val="22"/>
                <w:szCs w:val="22"/>
              </w:rPr>
            </w:pPr>
          </w:p>
        </w:tc>
        <w:tc>
          <w:tcPr>
            <w:tcW w:w="1013" w:type="dxa"/>
          </w:tcPr>
          <w:p w14:paraId="5BE80DD2" w14:textId="77777777" w:rsidR="008B6B1D" w:rsidRPr="009515D2" w:rsidRDefault="008B6B1D" w:rsidP="00813CB3">
            <w:pPr>
              <w:spacing w:line="276" w:lineRule="auto"/>
              <w:jc w:val="right"/>
              <w:rPr>
                <w:b/>
                <w:bCs/>
                <w:sz w:val="22"/>
                <w:szCs w:val="22"/>
              </w:rPr>
            </w:pPr>
          </w:p>
        </w:tc>
        <w:tc>
          <w:tcPr>
            <w:tcW w:w="996" w:type="dxa"/>
          </w:tcPr>
          <w:p w14:paraId="7067268D" w14:textId="77777777" w:rsidR="008B6B1D" w:rsidRPr="009515D2" w:rsidRDefault="008B6B1D" w:rsidP="00813CB3">
            <w:pPr>
              <w:spacing w:line="276" w:lineRule="auto"/>
              <w:jc w:val="right"/>
              <w:rPr>
                <w:sz w:val="22"/>
                <w:szCs w:val="22"/>
              </w:rPr>
            </w:pPr>
          </w:p>
        </w:tc>
        <w:tc>
          <w:tcPr>
            <w:tcW w:w="1012" w:type="dxa"/>
          </w:tcPr>
          <w:p w14:paraId="403ED354" w14:textId="77777777" w:rsidR="008B6B1D" w:rsidRPr="009515D2" w:rsidRDefault="008B6B1D" w:rsidP="00813CB3">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48E4442E" w:rsidR="008B6B1D" w:rsidRDefault="00D23267" w:rsidP="008B6B1D">
      <w:pPr>
        <w:spacing w:line="480" w:lineRule="auto"/>
        <w:rPr>
          <w:b/>
          <w:bCs/>
        </w:rPr>
      </w:pPr>
      <w:r>
        <w:rPr>
          <w:b/>
          <w:bCs/>
          <w:noProof/>
        </w:rPr>
        <w:drawing>
          <wp:inline distT="0" distB="0" distL="0" distR="0" wp14:anchorId="7818661C" wp14:editId="2EFF37F4">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0"/>
                    <a:stretch>
                      <a:fillRect/>
                    </a:stretch>
                  </pic:blipFill>
                  <pic:spPr>
                    <a:xfrm>
                      <a:off x="0" y="0"/>
                      <a:ext cx="5943600" cy="2971800"/>
                    </a:xfrm>
                    <a:prstGeom prst="rect">
                      <a:avLst/>
                    </a:prstGeom>
                  </pic:spPr>
                </pic:pic>
              </a:graphicData>
            </a:graphic>
          </wp:inline>
        </w:drawing>
      </w:r>
    </w:p>
    <w:p w14:paraId="4CE47144" w14:textId="043886E6" w:rsidR="008B6B1D" w:rsidRDefault="008B6B1D" w:rsidP="008B6B1D">
      <w:pPr>
        <w:spacing w:line="480" w:lineRule="auto"/>
      </w:pPr>
      <w:r>
        <w:rPr>
          <w:b/>
          <w:bCs/>
        </w:rPr>
        <w:t xml:space="preserve">Figure </w:t>
      </w:r>
      <w:r w:rsidR="001A31D4">
        <w:rPr>
          <w:b/>
          <w:bCs/>
        </w:rPr>
        <w:t>1</w:t>
      </w:r>
      <w:r>
        <w:t xml:space="preserve"> </w:t>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598B63C3" w:rsidR="008B6B1D" w:rsidRPr="00322974" w:rsidRDefault="0004004B" w:rsidP="008B6B1D">
      <w:pPr>
        <w:spacing w:line="480" w:lineRule="auto"/>
        <w:rPr>
          <w:i/>
          <w:iCs/>
        </w:rPr>
      </w:pPr>
      <w:r>
        <w:rPr>
          <w:i/>
          <w:iCs/>
        </w:rPr>
        <w:lastRenderedPageBreak/>
        <w:t>Whole plant growth and plant investments to nitrogen fixation</w:t>
      </w:r>
    </w:p>
    <w:p w14:paraId="6F377BBC" w14:textId="02AFE730" w:rsidR="008B6B1D" w:rsidRDefault="008B6B1D" w:rsidP="008B6B1D">
      <w:pPr>
        <w:spacing w:line="480" w:lineRule="auto"/>
        <w:ind w:firstLine="720"/>
      </w:pPr>
      <w:r>
        <w:t xml:space="preserve">Total leaf area was driven by a strong interaction between nitrogen fertilization and inoculation (Table </w:t>
      </w:r>
      <w:r w:rsidR="00D14794">
        <w:t>1</w:t>
      </w:r>
      <w:r>
        <w:t xml:space="preserve">; Fig. </w:t>
      </w:r>
      <w:r w:rsidR="00D14794">
        <w:t>2</w:t>
      </w:r>
      <w:r>
        <w:t>A). This interaction indicated that inoculated individuals grown under low nitrogen fertilization had 59.7% higher total leaf area than non-inoculated individuals also grown under low nitrogen fertilization (Tukey: p&lt;0.001), with no difference between inoculation treatments under high nitrogen fertilization (Tukey: p=0.631). Nitrogen fertilization also increased total leaf area, where individuals grown under high nitrogen fertilization had 77.4% higher total leaf area than those grown under low nitrogen fertilization (Tukey: p&lt;0.001). Inoculation also increased total leaf area, where inoculated individuals had 21.4 higher total leaf area than non-inoculated individuals (Tukey: p&lt;0.001).</w:t>
      </w:r>
    </w:p>
    <w:p w14:paraId="3E92D654" w14:textId="347E8C96" w:rsidR="008B6B1D" w:rsidRDefault="008B6B1D" w:rsidP="008B6B1D">
      <w:pPr>
        <w:spacing w:line="480" w:lineRule="auto"/>
        <w:ind w:firstLine="720"/>
      </w:pPr>
      <w:r>
        <w:t xml:space="preserve">Whole plant biomass was driven by nitrogen fertilization (Table 5; Fig. 5B), where individuals grown under high nitrogen fertilization had 55.5% higher whole plant biomass than those grown under low nitrogen fertilization (Tukey: p&lt;0.001). There was no observable inoculation effect nor was there any interaction between inoculation and nitrogen fertilization (Table </w:t>
      </w:r>
      <w:r w:rsidR="00D14794">
        <w:t>1</w:t>
      </w:r>
      <w:r>
        <w:t xml:space="preserve">; Fig. </w:t>
      </w:r>
      <w:r w:rsidR="00D14794">
        <w:t>2</w:t>
      </w:r>
      <w:r>
        <w:t>B).</w:t>
      </w:r>
    </w:p>
    <w:p w14:paraId="1BCAB548" w14:textId="77777777" w:rsidR="008B104C" w:rsidRDefault="0004004B" w:rsidP="0004004B">
      <w:pPr>
        <w:spacing w:line="480" w:lineRule="auto"/>
        <w:ind w:firstLine="720"/>
      </w:pPr>
      <w:r>
        <w:t>Root nodule biomass: root biomass was determined through an individual positive effect of inoculation (Table 1; Fig. 2C). Specifically, inoculated individuals had 323.5% greater root nodule biomass: root biomass than non-inoculated individuals when averaged across nitrogen fertilization treatments. There was no effect of fertilization or any observable interaction between fertilization and inoculation on root nodule biomass: root biomass (Table 1). Root nodule biomass: root biomass patterns were driven by a strong increase in root nodule biomass and a marginal decrease in root biomass with inoculation.</w:t>
      </w:r>
    </w:p>
    <w:p w14:paraId="2235383F" w14:textId="23840BF0"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8744EB4" w:rsidR="00494E8C" w:rsidRDefault="00494E8C" w:rsidP="008B6B1D">
      <w:pPr>
        <w:spacing w:line="480" w:lineRule="auto"/>
        <w:rPr>
          <w:b/>
          <w:bCs/>
        </w:rPr>
      </w:pPr>
      <w:r>
        <w:rPr>
          <w:b/>
          <w:bCs/>
          <w:noProof/>
        </w:rPr>
        <w:drawing>
          <wp:inline distT="0" distB="0" distL="0" distR="0" wp14:anchorId="70FBF8D3" wp14:editId="77881C1A">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1"/>
                    <a:stretch>
                      <a:fillRect/>
                    </a:stretch>
                  </pic:blipFill>
                  <pic:spPr>
                    <a:xfrm>
                      <a:off x="0" y="0"/>
                      <a:ext cx="5943600" cy="2122805"/>
                    </a:xfrm>
                    <a:prstGeom prst="rect">
                      <a:avLst/>
                    </a:prstGeom>
                  </pic:spPr>
                </pic:pic>
              </a:graphicData>
            </a:graphic>
          </wp:inline>
        </w:drawing>
      </w:r>
    </w:p>
    <w:p w14:paraId="39C89638" w14:textId="42AEBB1C" w:rsidR="008B6B1D" w:rsidRDefault="008B6B1D" w:rsidP="008B6B1D">
      <w:pPr>
        <w:spacing w:line="480" w:lineRule="auto"/>
        <w:rPr>
          <w:b/>
          <w:bCs/>
        </w:rPr>
      </w:pPr>
      <w:r>
        <w:rPr>
          <w:b/>
          <w:bCs/>
        </w:rPr>
        <w:t xml:space="preserve">Figure </w:t>
      </w:r>
      <w:r w:rsidR="00F640C8">
        <w:rPr>
          <w:b/>
          <w:bCs/>
        </w:rPr>
        <w:t>2</w:t>
      </w:r>
      <w:r>
        <w:t xml:space="preserve"> </w:t>
      </w:r>
      <w:r w:rsidRPr="001B10F7">
        <w:t>Effects</w:t>
      </w:r>
      <w:r>
        <w:t xml:space="preserve"> of soil nitrogen fertilization and inoculation on </w:t>
      </w:r>
      <w:r>
        <w:rPr>
          <w:i/>
          <w:iCs/>
        </w:rPr>
        <w:t>G. max</w:t>
      </w:r>
      <w:r>
        <w:t xml:space="preserve"> total leaf area (panel A)</w:t>
      </w:r>
      <w:r w:rsidR="00494E8C">
        <w:t xml:space="preserve">, </w:t>
      </w:r>
      <w:r>
        <w:t>whole plant biomass</w:t>
      </w:r>
      <w:r>
        <w:rPr>
          <w:color w:val="000000"/>
        </w:rPr>
        <w:t xml:space="preserve"> (panel B)</w:t>
      </w:r>
      <w:r w:rsidR="00494E8C">
        <w:rPr>
          <w:color w:val="000000"/>
        </w:rPr>
        <w:t>, and nodule biomass: root biomass (panel C)</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0CD1113E" w14:textId="450735E8" w:rsidR="008B6B1D" w:rsidRPr="0004004B" w:rsidRDefault="008B6B1D" w:rsidP="0004004B">
      <w:pPr>
        <w:spacing w:line="480" w:lineRule="auto"/>
        <w:rPr>
          <w:b/>
          <w:bCs/>
        </w:rPr>
      </w:pPr>
      <w:r>
        <w:rPr>
          <w:b/>
          <w:bCs/>
        </w:rPr>
        <w:br w:type="page"/>
      </w:r>
    </w:p>
    <w:p w14:paraId="5F2DF415" w14:textId="01556F7C" w:rsidR="00BA75F3" w:rsidRPr="00885391" w:rsidRDefault="00885391" w:rsidP="009D6E5B">
      <w:pPr>
        <w:spacing w:line="480" w:lineRule="auto"/>
        <w:rPr>
          <w:i/>
          <w:iCs/>
        </w:rPr>
      </w:pPr>
      <w:r>
        <w:rPr>
          <w:i/>
          <w:iCs/>
        </w:rPr>
        <w:lastRenderedPageBreak/>
        <w:t>Leaf nitrogen allocation</w:t>
      </w:r>
    </w:p>
    <w:p w14:paraId="33395C09" w14:textId="3C67D5ED" w:rsidR="00852AF7" w:rsidRDefault="00106FCE" w:rsidP="009D6E5B">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xml:space="preserve">; Figs. </w:t>
      </w:r>
      <w:r w:rsidR="0004004B">
        <w:t>3</w:t>
      </w:r>
      <w:r w:rsidR="009E31F0">
        <w:t>A-B)</w:t>
      </w:r>
      <w:r w:rsidR="00885391">
        <w:t>. This interaction indicated that</w:t>
      </w:r>
      <w:r>
        <w:t xml:space="preserve"> </w:t>
      </w:r>
      <w:r w:rsidR="00852AF7">
        <w:t xml:space="preserve">inoculated individuals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Tukey: p&lt;0.001</w:t>
      </w:r>
      <w:r w:rsidR="009E31F0">
        <w:t xml:space="preserve"> in both cases</w:t>
      </w:r>
      <w:r>
        <w:t xml:space="preserve">), with no difference between inoculation treatments under high </w:t>
      </w:r>
      <w:r w:rsidR="00852AF7">
        <w:t>nitrogen fertilization</w:t>
      </w:r>
      <w:r>
        <w:t xml:space="preserve"> (</w:t>
      </w:r>
      <w:proofErr w:type="spellStart"/>
      <w:r>
        <w:t>Tukey</w:t>
      </w:r>
      <w:r w:rsidR="00AF02DC">
        <w:rPr>
          <w:vertAlign w:val="subscript"/>
        </w:rPr>
        <w:t>Narea</w:t>
      </w:r>
      <w:proofErr w:type="spellEnd"/>
      <w:r>
        <w:t>: p=0.623</w:t>
      </w:r>
      <w:r w:rsidR="009E31F0">
        <w:t>;</w:t>
      </w:r>
      <w:r w:rsidR="00AF02DC">
        <w:t xml:space="preserve"> </w:t>
      </w:r>
      <w:proofErr w:type="spellStart"/>
      <w:r w:rsidR="009E31F0">
        <w:t>Tukey</w:t>
      </w:r>
      <w:r w:rsidR="00AF02DC">
        <w:rPr>
          <w:vertAlign w:val="subscript"/>
        </w:rPr>
        <w:t>Nmass</w:t>
      </w:r>
      <w:proofErr w:type="spellEnd"/>
      <w:r w:rsidR="009E31F0">
        <w:t>: p=0.941</w:t>
      </w:r>
      <w:r>
        <w:t xml:space="preserve">). </w:t>
      </w:r>
      <w:r w:rsidR="00852AF7">
        <w:t xml:space="preserve">Individuals grown under high nitrogen fertilization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w:t>
      </w:r>
      <w:r w:rsidR="00AF02DC">
        <w:t xml:space="preserve">, </w:t>
      </w:r>
      <w:r w:rsidR="00852AF7">
        <w:t>respectively</w:t>
      </w:r>
      <w:r w:rsidR="006C759F">
        <w:t xml:space="preserve"> </w:t>
      </w:r>
      <w:r>
        <w:t>(</w:t>
      </w:r>
      <w:r w:rsidR="009E31F0">
        <w:t xml:space="preserve">Table </w:t>
      </w:r>
      <w:r w:rsidR="0048004A">
        <w:t>2</w:t>
      </w:r>
      <w:r w:rsidR="009E31F0">
        <w:t xml:space="preserve">; Figs. </w:t>
      </w:r>
      <w:r w:rsidR="0004004B">
        <w:t>3</w:t>
      </w:r>
      <w:r w:rsidR="009E31F0">
        <w:t>A-B</w:t>
      </w:r>
      <w:r>
        <w:t>).</w:t>
      </w:r>
    </w:p>
    <w:p w14:paraId="7910ABA5" w14:textId="77777777" w:rsidR="008B104C" w:rsidRDefault="00B877FE" w:rsidP="00457CFE">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xml:space="preserve">; Fig. </w:t>
      </w:r>
      <w:r w:rsidR="0004004B">
        <w:t>3</w:t>
      </w:r>
      <w:r w:rsidR="006C759F">
        <w:t>C).</w:t>
      </w:r>
      <w:r w:rsidR="00852AF7">
        <w:t xml:space="preserve"> Specifically, inoculated individuals</w:t>
      </w:r>
      <w:r w:rsidR="00071365">
        <w:t xml:space="preserve"> </w:t>
      </w:r>
      <w:r w:rsidR="00852AF7">
        <w:t xml:space="preserve">had </w:t>
      </w:r>
      <w:r w:rsidR="00071365">
        <w:t>6.3</w:t>
      </w:r>
      <w:r w:rsidR="00852AF7">
        <w:t xml:space="preserve">% higher </w:t>
      </w:r>
      <w:r w:rsidRPr="00B877FE">
        <w:rPr>
          <w:i/>
          <w:iCs/>
        </w:rPr>
        <w:t>SLA</w:t>
      </w:r>
      <w:r w:rsidR="00852AF7">
        <w:t xml:space="preserve"> than non-inoculated individuals (Tukey: p</w:t>
      </w:r>
      <w:r w:rsidR="00071365">
        <w:t>=0.014</w:t>
      </w:r>
      <w:r w:rsidR="00852AF7">
        <w:t>)</w:t>
      </w:r>
      <w:r w:rsidR="00071365">
        <w:t>, while i</w:t>
      </w:r>
      <w:r w:rsidR="00852AF7">
        <w:t>ndividuals grown under high nitrogen fertilization</w:t>
      </w:r>
      <w:r w:rsidR="00071365">
        <w:t xml:space="preserve"> </w:t>
      </w:r>
      <w:r w:rsidR="00852AF7">
        <w:t xml:space="preserve">had </w:t>
      </w:r>
      <w:r w:rsidR="00071365">
        <w:t>4.2</w:t>
      </w:r>
      <w:r w:rsidR="00852AF7">
        <w:t xml:space="preserve">% higher </w:t>
      </w:r>
      <w:r w:rsidRPr="00B877FE">
        <w:rPr>
          <w:i/>
          <w:iCs/>
        </w:rPr>
        <w:t>SLA</w:t>
      </w:r>
      <w:r>
        <w:t xml:space="preserve"> </w:t>
      </w:r>
      <w:r w:rsidR="00852AF7">
        <w:t>than those grown under low nitrogen fertilization (</w:t>
      </w:r>
      <w:r w:rsidR="00852AF7" w:rsidRPr="00071365">
        <w:t>Tukey</w:t>
      </w:r>
      <w:r w:rsidR="00852AF7">
        <w:t>: p</w:t>
      </w:r>
      <w:r w:rsidR="00071365">
        <w:t>=0.095</w:t>
      </w:r>
      <w:r w:rsidR="00852AF7">
        <w:t>).</w:t>
      </w:r>
    </w:p>
    <w:p w14:paraId="29F60B81" w14:textId="04EC51F4" w:rsidR="009E31F0" w:rsidRDefault="009E31F0" w:rsidP="00457CFE">
      <w:pPr>
        <w:spacing w:line="480" w:lineRule="auto"/>
        <w:ind w:firstLine="720"/>
      </w:pPr>
      <w:r>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3B309D73" w14:textId="37CE2F2D" w:rsidR="0080636D" w:rsidRDefault="009E31F0" w:rsidP="001A31D4">
      <w:pPr>
        <w:spacing w:line="480" w:lineRule="auto"/>
        <w:rPr>
          <w:b/>
          <w:bCs/>
        </w:rPr>
      </w:pPr>
      <w:r>
        <w:rPr>
          <w:b/>
          <w:bCs/>
        </w:rPr>
        <w:lastRenderedPageBreak/>
        <w:t xml:space="preserve">Figure </w:t>
      </w:r>
      <w:r w:rsidR="0004004B">
        <w:rPr>
          <w:b/>
          <w:bCs/>
        </w:rPr>
        <w:t>3</w:t>
      </w:r>
    </w:p>
    <w:p w14:paraId="392C0986" w14:textId="11B4AB53" w:rsidR="0080636D" w:rsidRDefault="0080636D" w:rsidP="001A31D4">
      <w:pPr>
        <w:spacing w:line="480" w:lineRule="auto"/>
        <w:rPr>
          <w:b/>
          <w:bCs/>
        </w:rPr>
      </w:pPr>
      <w:r>
        <w:rPr>
          <w:b/>
          <w:bCs/>
          <w:noProof/>
        </w:rPr>
        <w:drawing>
          <wp:inline distT="0" distB="0" distL="0" distR="0" wp14:anchorId="5B1D428D" wp14:editId="38D68477">
            <wp:extent cx="6670364" cy="3335182"/>
            <wp:effectExtent l="0" t="0" r="0" b="508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2"/>
                    <a:stretch>
                      <a:fillRect/>
                    </a:stretch>
                  </pic:blipFill>
                  <pic:spPr>
                    <a:xfrm>
                      <a:off x="0" y="0"/>
                      <a:ext cx="6711754" cy="3355877"/>
                    </a:xfrm>
                    <a:prstGeom prst="rect">
                      <a:avLst/>
                    </a:prstGeom>
                  </pic:spPr>
                </pic:pic>
              </a:graphicData>
            </a:graphic>
          </wp:inline>
        </w:drawing>
      </w:r>
    </w:p>
    <w:p w14:paraId="2A3DAD0D" w14:textId="77777777" w:rsidR="008B104C" w:rsidRDefault="009E31F0" w:rsidP="001A31D4">
      <w:pPr>
        <w:spacing w:line="480" w:lineRule="auto"/>
        <w:rPr>
          <w:rFonts w:eastAsia="Times New Roman" w:cs="Times New Roman"/>
          <w:color w:val="000000" w:themeColor="text1"/>
        </w:rPr>
      </w:pPr>
      <w:r>
        <w:rPr>
          <w:b/>
          <w:bCs/>
        </w:rPr>
        <w:t xml:space="preserve">Figure </w:t>
      </w:r>
      <w:r w:rsidR="0004004B">
        <w:rPr>
          <w:b/>
          <w:bCs/>
        </w:rPr>
        <w:t>3</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p>
    <w:p w14:paraId="14BDAABD" w14:textId="71000E9E" w:rsidR="007A2F1C" w:rsidRDefault="007A2F1C" w:rsidP="001A31D4">
      <w:pPr>
        <w:spacing w:line="480" w:lineRule="auto"/>
      </w:pPr>
      <w:r>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1947EC02" w14:textId="2CB076E4" w:rsidR="008B104C" w:rsidRDefault="009E304C" w:rsidP="008B104C">
      <w:pPr>
        <w:spacing w:line="480" w:lineRule="auto"/>
        <w:ind w:firstLine="720"/>
      </w:pPr>
      <w:r>
        <w:t xml:space="preserve">Increasing </w:t>
      </w:r>
      <w:r w:rsidR="003873F0">
        <w:t xml:space="preserve">nitrogen fertilization </w:t>
      </w:r>
      <w:r w:rsidR="00AA5502">
        <w:t>had a</w:t>
      </w:r>
      <w:r w:rsidR="00942187">
        <w:t xml:space="preserve"> weak</w:t>
      </w:r>
      <w:r w:rsidR="00AA5502">
        <w:t xml:space="preserve"> negative effect on</w:t>
      </w:r>
      <w:r>
        <w:t xml:space="preserve"> </w:t>
      </w:r>
      <w:proofErr w:type="spellStart"/>
      <w:r w:rsidR="00D634C4">
        <w:rPr>
          <w:i/>
          <w:iCs/>
        </w:rPr>
        <w:t>A</w:t>
      </w:r>
      <w:r w:rsidR="00D634C4">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AA5502">
        <w:t xml:space="preserve"> </w:t>
      </w:r>
      <w:r w:rsidR="003873F0">
        <w:t xml:space="preserve">(Table </w:t>
      </w:r>
      <w:r w:rsidR="00F640C8">
        <w:t>3</w:t>
      </w:r>
      <w:r w:rsidR="003873F0">
        <w:t xml:space="preserve">; Fig. </w:t>
      </w:r>
      <w:r w:rsidR="0004004B">
        <w:t>4</w:t>
      </w:r>
      <w:r w:rsidR="00055528">
        <w:t>A</w:t>
      </w:r>
      <w:r w:rsidR="00AA5502">
        <w:t>-</w:t>
      </w:r>
      <w:r w:rsidR="0004004B">
        <w:t>C</w:t>
      </w:r>
      <w:r w:rsidR="003873F0">
        <w:t>)</w:t>
      </w:r>
      <w:r w:rsidR="0004004B">
        <w:t xml:space="preserve">. Specifically, individuals grown under high fertilization had 20.8%, </w:t>
      </w:r>
      <w:r w:rsidR="00942187">
        <w:t>11.</w:t>
      </w:r>
      <w:r w:rsidR="00370AD1">
        <w:t>3</w:t>
      </w:r>
      <w:r w:rsidR="0004004B">
        <w:t xml:space="preserve">%, and </w:t>
      </w:r>
      <w:r w:rsidR="00370AD1">
        <w:t>10.8</w:t>
      </w:r>
      <w:r w:rsidR="0004004B">
        <w:t xml:space="preserve">% lower </w:t>
      </w:r>
      <w:proofErr w:type="spellStart"/>
      <w:r w:rsidR="0004004B">
        <w:rPr>
          <w:i/>
          <w:iCs/>
        </w:rPr>
        <w:t>A</w:t>
      </w:r>
      <w:r w:rsidR="0004004B">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04004B">
        <w:t xml:space="preserve"> than those grown under low nitrogen fertilization</w:t>
      </w:r>
      <w:r w:rsidR="00370AD1">
        <w:t xml:space="preserve"> (</w:t>
      </w:r>
      <w:proofErr w:type="spellStart"/>
      <w:r w:rsidR="00370AD1">
        <w:t>Tukey</w:t>
      </w:r>
      <w:r w:rsidR="00370AD1">
        <w:rPr>
          <w:vertAlign w:val="subscript"/>
        </w:rPr>
        <w:t>Anet</w:t>
      </w:r>
      <w:proofErr w:type="spellEnd"/>
      <w:r w:rsidR="00370AD1">
        <w:t>: p&lt;0.001; Tukey</w:t>
      </w:r>
      <w:r w:rsidR="00370AD1">
        <w:rPr>
          <w:vertAlign w:val="subscript"/>
        </w:rPr>
        <w:t>Vcmax25</w:t>
      </w:r>
      <w:r w:rsidR="00370AD1">
        <w:t>: p=0.043; Tukey</w:t>
      </w:r>
      <w:r w:rsidR="00370AD1">
        <w:rPr>
          <w:vertAlign w:val="subscript"/>
        </w:rPr>
        <w:t>Jmax25</w:t>
      </w:r>
      <w:r w:rsidR="00370AD1">
        <w:t>: p=0.038), respectively</w:t>
      </w:r>
      <w:r w:rsidRPr="00532E28">
        <w:t>.</w:t>
      </w:r>
      <w:r>
        <w:t xml:space="preserve"> </w:t>
      </w:r>
      <w:r w:rsidR="00942187">
        <w:t xml:space="preserve">There was no </w:t>
      </w:r>
      <w:r w:rsidR="00370AD1">
        <w:t>observable inoculation effect</w:t>
      </w:r>
      <w:r w:rsidR="00942187">
        <w:t xml:space="preserve"> or interaction between fertilization and inoculation on </w:t>
      </w:r>
      <w:proofErr w:type="spellStart"/>
      <w:r w:rsidR="00942187">
        <w:rPr>
          <w:i/>
          <w:iCs/>
        </w:rPr>
        <w:t>A</w:t>
      </w:r>
      <w:r w:rsidR="00942187">
        <w:rPr>
          <w:vertAlign w:val="subscript"/>
        </w:rPr>
        <w:t>net</w:t>
      </w:r>
      <w:proofErr w:type="spellEnd"/>
      <w:r w:rsidR="00942187">
        <w:t xml:space="preserve">, </w:t>
      </w:r>
      <w:r w:rsidR="00942187">
        <w:rPr>
          <w:i/>
          <w:iCs/>
        </w:rPr>
        <w:t>V</w:t>
      </w:r>
      <w:r w:rsidR="00942187">
        <w:rPr>
          <w:vertAlign w:val="subscript"/>
        </w:rPr>
        <w:t>cmax25</w:t>
      </w:r>
      <w:r w:rsidR="00942187">
        <w:t xml:space="preserve">, or </w:t>
      </w:r>
      <w:r w:rsidR="00942187" w:rsidRPr="002F0BBB">
        <w:rPr>
          <w:i/>
          <w:iCs/>
        </w:rPr>
        <w:t>J</w:t>
      </w:r>
      <w:r w:rsidR="00942187" w:rsidRPr="002F0BBB">
        <w:rPr>
          <w:vertAlign w:val="subscript"/>
        </w:rPr>
        <w:t>max25</w:t>
      </w:r>
      <w:r w:rsidR="00942187">
        <w:t xml:space="preserve"> (Table 3). </w:t>
      </w:r>
      <w:r w:rsidR="00DE6B10">
        <w:t xml:space="preserve">Similar reductions in </w:t>
      </w:r>
      <w:r w:rsidR="00DE6B10">
        <w:rPr>
          <w:i/>
          <w:iCs/>
        </w:rPr>
        <w:t>V</w:t>
      </w:r>
      <w:r w:rsidR="00DE6B10">
        <w:rPr>
          <w:vertAlign w:val="subscript"/>
        </w:rPr>
        <w:t>cmax25</w:t>
      </w:r>
      <w:r w:rsidR="00DE6B10" w:rsidRPr="00DE6B10">
        <w:t xml:space="preserve"> </w:t>
      </w:r>
      <w:r w:rsidR="00DE6B10">
        <w:t xml:space="preserve">and </w:t>
      </w:r>
      <w:r w:rsidR="00DE6B10">
        <w:rPr>
          <w:i/>
          <w:iCs/>
        </w:rPr>
        <w:t>J</w:t>
      </w:r>
      <w:r w:rsidR="00DE6B10">
        <w:rPr>
          <w:vertAlign w:val="subscript"/>
        </w:rPr>
        <w:t>max25</w:t>
      </w:r>
      <w:r w:rsidR="00DE6B10">
        <w:t xml:space="preserve"> with fertilization yielded no observable effect of fertilization o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Table 3); however, there was a weak stimulation i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with inoculation (Table 3). </w:t>
      </w:r>
      <w:r w:rsidR="00BD310E">
        <w:rPr>
          <w:i/>
          <w:iCs/>
        </w:rPr>
        <w:t>R</w:t>
      </w:r>
      <w:r w:rsidR="00BD310E">
        <w:rPr>
          <w:vertAlign w:val="subscript"/>
        </w:rPr>
        <w:t>d25</w:t>
      </w:r>
      <w:r w:rsidR="00BD310E">
        <w:t xml:space="preserve"> w</w:t>
      </w:r>
      <w:r w:rsidR="00E372EE">
        <w:t>as</w:t>
      </w:r>
      <w:r w:rsidR="00BD310E">
        <w:t xml:space="preserve"> </w:t>
      </w:r>
      <w:r w:rsidR="00E372EE">
        <w:t>determined through</w:t>
      </w:r>
      <w:r w:rsidR="00BD310E">
        <w:t xml:space="preserve"> a weak</w:t>
      </w:r>
      <w:r w:rsidR="00E372EE">
        <w:t xml:space="preserve"> </w:t>
      </w:r>
      <w:r w:rsidR="00BD310E">
        <w:t xml:space="preserve">interaction between nitrogen fertilization and inoculation </w:t>
      </w:r>
      <w:r w:rsidR="00055528">
        <w:t xml:space="preserve">(Table </w:t>
      </w:r>
      <w:r w:rsidR="0048004A">
        <w:t>3</w:t>
      </w:r>
      <w:r w:rsidR="00055528">
        <w:t xml:space="preserve">; Fig. </w:t>
      </w:r>
      <w:r w:rsidR="0004004B">
        <w:t>4</w:t>
      </w:r>
      <w:r w:rsidR="00055528">
        <w:t>D)</w:t>
      </w:r>
      <w:r w:rsidR="00BD310E">
        <w:t xml:space="preserve">. </w:t>
      </w:r>
      <w:r w:rsidR="00FE6DAB">
        <w:t>This interaction indicated that inoculated individuals grown under high nitrogen fertilization (</w:t>
      </w:r>
      <w:r w:rsidR="008E75B9">
        <w:t>0.81</w:t>
      </w:r>
      <w:r w:rsidR="008E75B9" w:rsidRPr="008E75B9">
        <w:sym w:font="Symbol" w:char="F0B1"/>
      </w:r>
      <w:r w:rsidR="008E75B9" w:rsidRPr="008E75B9">
        <w:t xml:space="preserve">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0.55</w:t>
      </w:r>
      <w:r w:rsidR="008E75B9" w:rsidRPr="008E75B9">
        <w:sym w:font="Symbol" w:char="F0B1"/>
      </w:r>
      <w:r w:rsidR="008E75B9" w:rsidRPr="008E75B9">
        <w:t xml:space="preserve">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p>
    <w:p w14:paraId="08CDC5AC" w14:textId="77777777" w:rsidR="008B104C" w:rsidRPr="009C62F2" w:rsidRDefault="008B104C" w:rsidP="008B104C">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63C1FFE" w:rsidR="004B1EA4" w:rsidRPr="009515D2" w:rsidRDefault="003A5F9A" w:rsidP="00A85036">
            <w:pPr>
              <w:spacing w:line="276" w:lineRule="auto"/>
              <w:jc w:val="right"/>
              <w:rPr>
                <w:sz w:val="22"/>
                <w:szCs w:val="22"/>
              </w:rPr>
            </w:pPr>
            <w:r>
              <w:rPr>
                <w:sz w:val="22"/>
                <w:szCs w:val="22"/>
              </w:rPr>
              <w:t>4.28</w:t>
            </w:r>
          </w:p>
        </w:tc>
        <w:tc>
          <w:tcPr>
            <w:tcW w:w="1013" w:type="dxa"/>
            <w:tcBorders>
              <w:top w:val="single" w:sz="4" w:space="0" w:color="auto"/>
            </w:tcBorders>
          </w:tcPr>
          <w:p w14:paraId="6BC47A3B" w14:textId="3BD195BF" w:rsidR="004B1EA4" w:rsidRPr="003A5F9A" w:rsidRDefault="008D46B4" w:rsidP="00A85036">
            <w:pPr>
              <w:spacing w:line="276" w:lineRule="auto"/>
              <w:jc w:val="right"/>
              <w:rPr>
                <w:b/>
                <w:bCs/>
                <w:sz w:val="22"/>
                <w:szCs w:val="22"/>
              </w:rPr>
            </w:pPr>
            <w:r w:rsidRPr="003A5F9A">
              <w:rPr>
                <w:b/>
                <w:bCs/>
                <w:sz w:val="22"/>
                <w:szCs w:val="22"/>
              </w:rPr>
              <w:t>0.0</w:t>
            </w:r>
            <w:r w:rsidR="003A5F9A" w:rsidRPr="003A5F9A">
              <w:rPr>
                <w:b/>
                <w:bCs/>
                <w:sz w:val="22"/>
                <w:szCs w:val="22"/>
              </w:rPr>
              <w:t>38</w:t>
            </w:r>
          </w:p>
        </w:tc>
        <w:tc>
          <w:tcPr>
            <w:tcW w:w="996" w:type="dxa"/>
            <w:tcBorders>
              <w:top w:val="single" w:sz="4" w:space="0" w:color="auto"/>
            </w:tcBorders>
          </w:tcPr>
          <w:p w14:paraId="6B9216E7" w14:textId="7FA6A2F2" w:rsidR="004B1EA4" w:rsidRPr="009515D2" w:rsidRDefault="003A5F9A" w:rsidP="00A85036">
            <w:pPr>
              <w:spacing w:line="276" w:lineRule="auto"/>
              <w:jc w:val="right"/>
              <w:rPr>
                <w:sz w:val="22"/>
                <w:szCs w:val="22"/>
              </w:rPr>
            </w:pPr>
            <w:r>
              <w:rPr>
                <w:sz w:val="22"/>
                <w:szCs w:val="22"/>
              </w:rPr>
              <w:t>4.53</w:t>
            </w:r>
          </w:p>
        </w:tc>
        <w:tc>
          <w:tcPr>
            <w:tcW w:w="1013" w:type="dxa"/>
            <w:tcBorders>
              <w:top w:val="single" w:sz="4" w:space="0" w:color="auto"/>
            </w:tcBorders>
          </w:tcPr>
          <w:p w14:paraId="5E85844B" w14:textId="2424F0AF"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Borders>
              <w:top w:val="single" w:sz="4" w:space="0" w:color="auto"/>
            </w:tcBorders>
          </w:tcPr>
          <w:p w14:paraId="43310C22" w14:textId="7D9E4262" w:rsidR="004B1EA4" w:rsidRPr="009515D2" w:rsidRDefault="003A5F9A" w:rsidP="00A85036">
            <w:pPr>
              <w:spacing w:line="276" w:lineRule="auto"/>
              <w:jc w:val="right"/>
              <w:rPr>
                <w:sz w:val="22"/>
                <w:szCs w:val="22"/>
              </w:rPr>
            </w:pPr>
            <w:r>
              <w:rPr>
                <w:sz w:val="22"/>
                <w:szCs w:val="22"/>
              </w:rPr>
              <w:t>1.43</w:t>
            </w:r>
          </w:p>
        </w:tc>
        <w:tc>
          <w:tcPr>
            <w:tcW w:w="1013" w:type="dxa"/>
            <w:tcBorders>
              <w:top w:val="single" w:sz="4" w:space="0" w:color="auto"/>
            </w:tcBorders>
            <w:shd w:val="clear" w:color="auto" w:fill="auto"/>
          </w:tcPr>
          <w:p w14:paraId="4BAB5ADA" w14:textId="7F3FF9B9" w:rsidR="004B1EA4" w:rsidRPr="008D46B4" w:rsidRDefault="008D46B4" w:rsidP="00A85036">
            <w:pPr>
              <w:spacing w:line="276" w:lineRule="auto"/>
              <w:jc w:val="right"/>
              <w:rPr>
                <w:sz w:val="22"/>
                <w:szCs w:val="22"/>
              </w:rPr>
            </w:pPr>
            <w:r w:rsidRPr="008D46B4">
              <w:rPr>
                <w:sz w:val="22"/>
                <w:szCs w:val="22"/>
              </w:rPr>
              <w:t>0.</w:t>
            </w:r>
            <w:r w:rsidR="003A5F9A">
              <w:rPr>
                <w:sz w:val="22"/>
                <w:szCs w:val="22"/>
              </w:rPr>
              <w:t>23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51024787" w:rsidR="004B1EA4" w:rsidRPr="009515D2" w:rsidRDefault="003A5F9A" w:rsidP="00A85036">
            <w:pPr>
              <w:spacing w:line="276" w:lineRule="auto"/>
              <w:jc w:val="right"/>
              <w:rPr>
                <w:sz w:val="22"/>
                <w:szCs w:val="22"/>
              </w:rPr>
            </w:pPr>
            <w:r>
              <w:rPr>
                <w:sz w:val="22"/>
                <w:szCs w:val="22"/>
              </w:rPr>
              <w:t>0.56</w:t>
            </w:r>
          </w:p>
        </w:tc>
        <w:tc>
          <w:tcPr>
            <w:tcW w:w="1013" w:type="dxa"/>
          </w:tcPr>
          <w:p w14:paraId="237EA234" w14:textId="3965A405" w:rsidR="004B1EA4" w:rsidRPr="009515D2" w:rsidRDefault="008D46B4" w:rsidP="00A85036">
            <w:pPr>
              <w:spacing w:line="276" w:lineRule="auto"/>
              <w:jc w:val="right"/>
              <w:rPr>
                <w:sz w:val="22"/>
                <w:szCs w:val="22"/>
              </w:rPr>
            </w:pPr>
            <w:r>
              <w:rPr>
                <w:sz w:val="22"/>
                <w:szCs w:val="22"/>
              </w:rPr>
              <w:t>0.</w:t>
            </w:r>
            <w:r w:rsidR="003A5F9A">
              <w:rPr>
                <w:sz w:val="22"/>
                <w:szCs w:val="22"/>
              </w:rPr>
              <w:t>453</w:t>
            </w:r>
          </w:p>
        </w:tc>
        <w:tc>
          <w:tcPr>
            <w:tcW w:w="996" w:type="dxa"/>
          </w:tcPr>
          <w:p w14:paraId="4C216913" w14:textId="3B9DB14D" w:rsidR="004B1EA4" w:rsidRPr="009515D2" w:rsidRDefault="008D46B4" w:rsidP="00A85036">
            <w:pPr>
              <w:spacing w:line="276" w:lineRule="auto"/>
              <w:jc w:val="right"/>
              <w:rPr>
                <w:sz w:val="22"/>
                <w:szCs w:val="22"/>
              </w:rPr>
            </w:pPr>
            <w:r>
              <w:rPr>
                <w:sz w:val="22"/>
                <w:szCs w:val="22"/>
              </w:rPr>
              <w:t>2.</w:t>
            </w:r>
            <w:r w:rsidR="003A5F9A">
              <w:rPr>
                <w:sz w:val="22"/>
                <w:szCs w:val="22"/>
              </w:rPr>
              <w:t>13</w:t>
            </w:r>
          </w:p>
        </w:tc>
        <w:tc>
          <w:tcPr>
            <w:tcW w:w="1013" w:type="dxa"/>
          </w:tcPr>
          <w:p w14:paraId="38C8E2FB" w14:textId="46F731B3" w:rsidR="004B1EA4" w:rsidRPr="003A5F9A" w:rsidRDefault="003A5F9A" w:rsidP="00A85036">
            <w:pPr>
              <w:spacing w:line="276" w:lineRule="auto"/>
              <w:jc w:val="right"/>
              <w:rPr>
                <w:sz w:val="22"/>
                <w:szCs w:val="22"/>
              </w:rPr>
            </w:pPr>
            <w:r>
              <w:rPr>
                <w:sz w:val="22"/>
                <w:szCs w:val="22"/>
              </w:rPr>
              <w:t>0.145</w:t>
            </w:r>
          </w:p>
        </w:tc>
        <w:tc>
          <w:tcPr>
            <w:tcW w:w="996" w:type="dxa"/>
          </w:tcPr>
          <w:p w14:paraId="0DB8924D" w14:textId="15171670" w:rsidR="004B1EA4" w:rsidRPr="009515D2" w:rsidRDefault="003A5F9A" w:rsidP="00A85036">
            <w:pPr>
              <w:spacing w:line="276" w:lineRule="auto"/>
              <w:jc w:val="right"/>
              <w:rPr>
                <w:sz w:val="22"/>
                <w:szCs w:val="22"/>
              </w:rPr>
            </w:pPr>
            <w:r>
              <w:rPr>
                <w:sz w:val="22"/>
                <w:szCs w:val="22"/>
              </w:rPr>
              <w:t>4.55</w:t>
            </w:r>
          </w:p>
        </w:tc>
        <w:tc>
          <w:tcPr>
            <w:tcW w:w="1013" w:type="dxa"/>
            <w:shd w:val="clear" w:color="auto" w:fill="auto"/>
          </w:tcPr>
          <w:p w14:paraId="7CD142A6" w14:textId="6845D408"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1E37388F" w:rsidR="004B1EA4" w:rsidRPr="009515D2" w:rsidRDefault="008D46B4" w:rsidP="00A85036">
            <w:pPr>
              <w:spacing w:line="276" w:lineRule="auto"/>
              <w:jc w:val="right"/>
              <w:rPr>
                <w:sz w:val="22"/>
                <w:szCs w:val="22"/>
              </w:rPr>
            </w:pPr>
            <w:r>
              <w:rPr>
                <w:sz w:val="22"/>
                <w:szCs w:val="22"/>
              </w:rPr>
              <w:t>0.</w:t>
            </w:r>
            <w:r w:rsidR="003A5F9A">
              <w:rPr>
                <w:sz w:val="22"/>
                <w:szCs w:val="22"/>
              </w:rPr>
              <w:t>90</w:t>
            </w:r>
          </w:p>
        </w:tc>
        <w:tc>
          <w:tcPr>
            <w:tcW w:w="1013" w:type="dxa"/>
            <w:tcBorders>
              <w:bottom w:val="single" w:sz="4" w:space="0" w:color="auto"/>
            </w:tcBorders>
          </w:tcPr>
          <w:p w14:paraId="11A62403" w14:textId="47D7E811" w:rsidR="004B1EA4" w:rsidRPr="009515D2" w:rsidRDefault="008D46B4" w:rsidP="00A85036">
            <w:pPr>
              <w:spacing w:line="276" w:lineRule="auto"/>
              <w:jc w:val="right"/>
              <w:rPr>
                <w:sz w:val="22"/>
                <w:szCs w:val="22"/>
              </w:rPr>
            </w:pPr>
            <w:r>
              <w:rPr>
                <w:sz w:val="22"/>
                <w:szCs w:val="22"/>
              </w:rPr>
              <w:t>0.</w:t>
            </w:r>
            <w:r w:rsidR="003A5F9A">
              <w:rPr>
                <w:sz w:val="22"/>
                <w:szCs w:val="22"/>
              </w:rPr>
              <w:t>343</w:t>
            </w:r>
          </w:p>
        </w:tc>
        <w:tc>
          <w:tcPr>
            <w:tcW w:w="996" w:type="dxa"/>
            <w:tcBorders>
              <w:bottom w:val="single" w:sz="4" w:space="0" w:color="auto"/>
            </w:tcBorders>
          </w:tcPr>
          <w:p w14:paraId="2DC0516C" w14:textId="177BE31A" w:rsidR="004B1EA4" w:rsidRPr="009515D2" w:rsidRDefault="003A5F9A" w:rsidP="00A85036">
            <w:pPr>
              <w:spacing w:line="276" w:lineRule="auto"/>
              <w:jc w:val="right"/>
              <w:rPr>
                <w:sz w:val="22"/>
                <w:szCs w:val="22"/>
              </w:rPr>
            </w:pPr>
            <w:r>
              <w:rPr>
                <w:sz w:val="22"/>
                <w:szCs w:val="22"/>
              </w:rPr>
              <w:t>1.43</w:t>
            </w:r>
          </w:p>
        </w:tc>
        <w:tc>
          <w:tcPr>
            <w:tcW w:w="1013" w:type="dxa"/>
            <w:tcBorders>
              <w:bottom w:val="single" w:sz="4" w:space="0" w:color="auto"/>
            </w:tcBorders>
          </w:tcPr>
          <w:p w14:paraId="460056E7" w14:textId="046B709C" w:rsidR="004B1EA4" w:rsidRPr="009515D2" w:rsidRDefault="008D46B4" w:rsidP="00A85036">
            <w:pPr>
              <w:spacing w:line="276" w:lineRule="auto"/>
              <w:jc w:val="right"/>
              <w:rPr>
                <w:sz w:val="22"/>
                <w:szCs w:val="22"/>
              </w:rPr>
            </w:pPr>
            <w:r>
              <w:rPr>
                <w:sz w:val="22"/>
                <w:szCs w:val="22"/>
              </w:rPr>
              <w:t>0.</w:t>
            </w:r>
            <w:r w:rsidR="003A5F9A">
              <w:rPr>
                <w:sz w:val="22"/>
                <w:szCs w:val="22"/>
              </w:rPr>
              <w:t>231</w:t>
            </w:r>
          </w:p>
        </w:tc>
        <w:tc>
          <w:tcPr>
            <w:tcW w:w="996" w:type="dxa"/>
            <w:tcBorders>
              <w:bottom w:val="single" w:sz="4" w:space="0" w:color="auto"/>
            </w:tcBorders>
          </w:tcPr>
          <w:p w14:paraId="1612BE60" w14:textId="343DBE44" w:rsidR="004B1EA4" w:rsidRPr="009515D2" w:rsidRDefault="003A5F9A" w:rsidP="00A85036">
            <w:pPr>
              <w:spacing w:line="276" w:lineRule="auto"/>
              <w:jc w:val="right"/>
              <w:rPr>
                <w:sz w:val="22"/>
                <w:szCs w:val="22"/>
              </w:rPr>
            </w:pPr>
            <w:r>
              <w:rPr>
                <w:sz w:val="22"/>
                <w:szCs w:val="22"/>
              </w:rPr>
              <w:t>1.27</w:t>
            </w:r>
          </w:p>
        </w:tc>
        <w:tc>
          <w:tcPr>
            <w:tcW w:w="1013" w:type="dxa"/>
            <w:tcBorders>
              <w:bottom w:val="single" w:sz="4" w:space="0" w:color="auto"/>
            </w:tcBorders>
            <w:shd w:val="clear" w:color="auto" w:fill="auto"/>
          </w:tcPr>
          <w:p w14:paraId="681E3646" w14:textId="27AB134A" w:rsidR="004B1EA4" w:rsidRPr="008D46B4" w:rsidRDefault="003A5F9A" w:rsidP="00A85036">
            <w:pPr>
              <w:spacing w:line="276" w:lineRule="auto"/>
              <w:jc w:val="right"/>
              <w:rPr>
                <w:sz w:val="22"/>
                <w:szCs w:val="22"/>
              </w:rPr>
            </w:pPr>
            <w:r>
              <w:rPr>
                <w:sz w:val="22"/>
                <w:szCs w:val="22"/>
              </w:rPr>
              <w:t>0.260</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4F528A36" w:rsidR="00772D20" w:rsidRPr="009515D2" w:rsidRDefault="008D46B4" w:rsidP="00A85036">
            <w:pPr>
              <w:spacing w:line="276" w:lineRule="auto"/>
              <w:jc w:val="right"/>
              <w:rPr>
                <w:sz w:val="22"/>
                <w:szCs w:val="22"/>
              </w:rPr>
            </w:pPr>
            <w:r>
              <w:rPr>
                <w:sz w:val="22"/>
                <w:szCs w:val="22"/>
              </w:rPr>
              <w:t>1</w:t>
            </w:r>
            <w:r w:rsidR="003A5F9A">
              <w:rPr>
                <w:sz w:val="22"/>
                <w:szCs w:val="22"/>
              </w:rPr>
              <w:t>3.05</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39DBA08A" w:rsidR="00772D20" w:rsidRPr="009515D2" w:rsidRDefault="008D46B4" w:rsidP="00A85036">
            <w:pPr>
              <w:spacing w:line="276" w:lineRule="auto"/>
              <w:jc w:val="right"/>
              <w:rPr>
                <w:sz w:val="22"/>
                <w:szCs w:val="22"/>
              </w:rPr>
            </w:pPr>
            <w:r>
              <w:rPr>
                <w:sz w:val="22"/>
                <w:szCs w:val="22"/>
              </w:rPr>
              <w:t>0.6</w:t>
            </w:r>
            <w:r w:rsidR="003A5F9A">
              <w:rPr>
                <w:sz w:val="22"/>
                <w:szCs w:val="22"/>
              </w:rPr>
              <w:t>6</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691987D5" w:rsidR="00772D20" w:rsidRPr="009515D2" w:rsidRDefault="003A5F9A" w:rsidP="00A85036">
            <w:pPr>
              <w:spacing w:line="276" w:lineRule="auto"/>
              <w:jc w:val="right"/>
              <w:rPr>
                <w:sz w:val="22"/>
                <w:szCs w:val="22"/>
              </w:rPr>
            </w:pPr>
            <w:r>
              <w:rPr>
                <w:sz w:val="22"/>
                <w:szCs w:val="22"/>
              </w:rPr>
              <w:t>2.44</w:t>
            </w:r>
          </w:p>
        </w:tc>
        <w:tc>
          <w:tcPr>
            <w:tcW w:w="1012" w:type="dxa"/>
            <w:tcBorders>
              <w:bottom w:val="single" w:sz="4" w:space="0" w:color="auto"/>
            </w:tcBorders>
          </w:tcPr>
          <w:p w14:paraId="2FCC6FE1" w14:textId="0AA4E299" w:rsidR="00772D20" w:rsidRPr="003A5F9A" w:rsidRDefault="003A5F9A" w:rsidP="00A85036">
            <w:pPr>
              <w:spacing w:line="276" w:lineRule="auto"/>
              <w:jc w:val="right"/>
              <w:rPr>
                <w:sz w:val="22"/>
                <w:szCs w:val="22"/>
              </w:rPr>
            </w:pPr>
            <w:r w:rsidRPr="003A5F9A">
              <w:rPr>
                <w:sz w:val="22"/>
                <w:szCs w:val="22"/>
              </w:rPr>
              <w:t>0.118</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3FB515BD" w14:textId="77777777" w:rsidR="0033651D" w:rsidRDefault="007A2F1C"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76DCCE7C" w14:textId="77777777" w:rsidR="008B104C" w:rsidRDefault="008B104C" w:rsidP="009D6E5B">
      <w:pPr>
        <w:spacing w:line="480" w:lineRule="auto"/>
      </w:pPr>
    </w:p>
    <w:p w14:paraId="41234A95" w14:textId="5B08ACDF" w:rsidR="008B104C" w:rsidRPr="008B104C" w:rsidRDefault="008B104C" w:rsidP="009D6E5B">
      <w:pPr>
        <w:spacing w:line="480" w:lineRule="auto"/>
        <w:rPr>
          <w:vertAlign w:val="subscript"/>
        </w:rPr>
        <w:sectPr w:rsidR="008B104C" w:rsidRPr="008B104C" w:rsidSect="00772287">
          <w:pgSz w:w="15840" w:h="12240" w:orient="landscape"/>
          <w:pgMar w:top="1440" w:right="1440" w:bottom="1440" w:left="1440" w:header="720" w:footer="720" w:gutter="0"/>
          <w:lnNumType w:countBy="1" w:restart="continuous"/>
          <w:cols w:space="720"/>
          <w:docGrid w:linePitch="360"/>
        </w:sectPr>
      </w:pPr>
    </w:p>
    <w:p w14:paraId="3310B983" w14:textId="08F1AAE3" w:rsidR="003B6FAA" w:rsidRDefault="003B6FAA" w:rsidP="001A31D4">
      <w:pPr>
        <w:spacing w:line="480" w:lineRule="auto"/>
        <w:rPr>
          <w:b/>
          <w:bCs/>
        </w:rPr>
      </w:pPr>
      <w:r>
        <w:rPr>
          <w:b/>
          <w:bCs/>
        </w:rPr>
        <w:lastRenderedPageBreak/>
        <w:t xml:space="preserve">Figure </w:t>
      </w:r>
      <w:r w:rsidR="0004004B">
        <w:rPr>
          <w:b/>
          <w:bCs/>
        </w:rPr>
        <w:t>4</w:t>
      </w:r>
    </w:p>
    <w:p w14:paraId="04F5D345" w14:textId="1737D37A" w:rsidR="003B6FAA" w:rsidRDefault="00942187" w:rsidP="001A31D4">
      <w:pPr>
        <w:spacing w:line="480" w:lineRule="auto"/>
        <w:rPr>
          <w:b/>
          <w:bCs/>
        </w:rPr>
      </w:pPr>
      <w:r>
        <w:rPr>
          <w:b/>
          <w:bCs/>
          <w:noProof/>
        </w:rPr>
        <w:drawing>
          <wp:inline distT="0" distB="0" distL="0" distR="0" wp14:anchorId="53B8BB72" wp14:editId="46644BD0">
            <wp:extent cx="5943600" cy="4754880"/>
            <wp:effectExtent l="0" t="0" r="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3"/>
                    <a:stretch>
                      <a:fillRect/>
                    </a:stretch>
                  </pic:blipFill>
                  <pic:spPr>
                    <a:xfrm>
                      <a:off x="0" y="0"/>
                      <a:ext cx="5943600" cy="4754880"/>
                    </a:xfrm>
                    <a:prstGeom prst="rect">
                      <a:avLst/>
                    </a:prstGeom>
                  </pic:spPr>
                </pic:pic>
              </a:graphicData>
            </a:graphic>
          </wp:inline>
        </w:drawing>
      </w:r>
    </w:p>
    <w:p w14:paraId="2D5DBC68" w14:textId="77777777" w:rsidR="008B104C" w:rsidRDefault="005214CF" w:rsidP="001A31D4">
      <w:pPr>
        <w:spacing w:line="480" w:lineRule="auto"/>
        <w:rPr>
          <w:rFonts w:eastAsia="Times New Roman" w:cs="Times New Roman"/>
          <w:color w:val="000000" w:themeColor="text1"/>
        </w:rPr>
      </w:pPr>
      <w:r>
        <w:rPr>
          <w:b/>
          <w:bCs/>
        </w:rPr>
        <w:t xml:space="preserve">Figure </w:t>
      </w:r>
      <w:r w:rsidR="0004004B">
        <w:rPr>
          <w:b/>
          <w:bCs/>
        </w:rPr>
        <w:t>4</w:t>
      </w:r>
      <w:r>
        <w:t xml:space="preserve"> </w:t>
      </w:r>
      <w:r w:rsidRPr="001B10F7">
        <w:t>Effects</w:t>
      </w:r>
      <w:r>
        <w:t xml:space="preserve"> of soil nitrogen fertilization and inoculation on </w:t>
      </w:r>
      <w:r>
        <w:rPr>
          <w:i/>
          <w:iCs/>
        </w:rPr>
        <w:t>G. max</w:t>
      </w:r>
      <w:r>
        <w:t xml:space="preserve"> net photosynthesis (panel A),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w:t>
      </w:r>
      <w:r w:rsidR="00942187">
        <w:t>B</w:t>
      </w:r>
      <w:r>
        <w:t xml:space="preserve">),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w:t>
      </w:r>
      <w:r w:rsidR="00942187">
        <w:rPr>
          <w:color w:val="000000"/>
        </w:rPr>
        <w:t>C</w:t>
      </w:r>
      <w:r>
        <w:rPr>
          <w:color w:val="000000"/>
        </w:rPr>
        <w:t>)</w:t>
      </w:r>
      <w:r w:rsidR="00942187">
        <w:rPr>
          <w:color w:val="000000"/>
        </w:rPr>
        <w:t xml:space="preserve">, </w:t>
      </w:r>
      <w:r w:rsidR="00942187">
        <w:t xml:space="preserve">dark respiration standardized to </w:t>
      </w:r>
      <w:r w:rsidR="00942187" w:rsidRPr="00863849">
        <w:rPr>
          <w:color w:val="000000"/>
        </w:rPr>
        <w:t>25</w:t>
      </w:r>
      <w:r w:rsidR="00942187" w:rsidRPr="00863849">
        <w:rPr>
          <w:rFonts w:ascii="Symbol" w:eastAsia="Symbol" w:hAnsi="Symbol" w:cs="Symbol"/>
          <w:color w:val="000000"/>
        </w:rPr>
        <w:t></w:t>
      </w:r>
      <w:r w:rsidR="00942187" w:rsidRPr="00863849">
        <w:rPr>
          <w:color w:val="000000"/>
        </w:rPr>
        <w:t>C</w:t>
      </w:r>
      <w:r w:rsidR="00942187">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1E3BD203" w14:textId="5DFF7CA5" w:rsidR="003B6FAA" w:rsidRPr="00A85036" w:rsidRDefault="003B6FAA" w:rsidP="001A31D4">
      <w:pPr>
        <w:spacing w:line="480" w:lineRule="auto"/>
      </w:pPr>
      <w:r>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58B8D0CF"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xml:space="preserve">; Fig. </w:t>
      </w:r>
      <w:r w:rsidR="0004004B">
        <w:t>5</w:t>
      </w:r>
      <w:r w:rsidR="003A7574">
        <w:t>A</w:t>
      </w:r>
      <w:r w:rsidR="00021BEB">
        <w:t>).</w:t>
      </w:r>
      <w:r w:rsidR="00C377A1">
        <w:t xml:space="preserve"> This interaction indicated that inoculated individuals grown under low nitrogen fertilization had</w:t>
      </w:r>
      <w:r w:rsidR="000C5833">
        <w:t xml:space="preserve"> 17.3%</w:t>
      </w:r>
      <w:r w:rsidR="00C377A1">
        <w:t xml:space="preserve"> lower </w:t>
      </w:r>
      <w:r w:rsidR="00C377A1">
        <w:rPr>
          <w:i/>
          <w:iCs/>
        </w:rPr>
        <w:t>PNUE</w:t>
      </w:r>
      <w:r w:rsidR="00C377A1">
        <w:t xml:space="preserve"> than non-inoculated individuals also grown under low nitrogen fertilization (</w:t>
      </w:r>
      <w:r w:rsidR="0072033E">
        <w:t>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xml:space="preserve">, where individuals grown under high nitrogen fertilization had </w:t>
      </w:r>
      <w:r w:rsidR="000C5833">
        <w:t>40.1</w:t>
      </w:r>
      <w:r w:rsidR="00C377A1">
        <w:t xml:space="preserve">% lower </w:t>
      </w:r>
      <w:r w:rsidR="00C377A1" w:rsidRPr="0072033E">
        <w:rPr>
          <w:i/>
          <w:iCs/>
        </w:rPr>
        <w:t>PNUE</w:t>
      </w:r>
      <w:r w:rsidR="00C377A1">
        <w:t xml:space="preserve"> than those grown under low nitrogen fertilization (Tukey: p</w:t>
      </w:r>
      <w:r w:rsidR="0072033E">
        <w:t>&lt;0.001</w:t>
      </w:r>
      <w:r w:rsidR="00C377A1">
        <w:t xml:space="preserve">). There was no individual inoculation effect on </w:t>
      </w:r>
      <w:r w:rsidR="00C377A1" w:rsidRPr="0072033E">
        <w:rPr>
          <w:i/>
          <w:iCs/>
        </w:rPr>
        <w:t>PNUE</w:t>
      </w:r>
      <w:r w:rsidR="00C377A1">
        <w:t xml:space="preserve"> (Table 4; Fig. </w:t>
      </w:r>
      <w:r w:rsidR="0004004B">
        <w:t>5</w:t>
      </w:r>
      <w:r w:rsidR="00C377A1">
        <w:t>A).</w:t>
      </w:r>
    </w:p>
    <w:p w14:paraId="113CFB71" w14:textId="2DB5846D" w:rsidR="00DE6B10" w:rsidRDefault="00C24060" w:rsidP="00DE6B10">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xml:space="preserve">; Fig. </w:t>
      </w:r>
      <w:r w:rsidR="0004004B">
        <w:t>5</w:t>
      </w:r>
      <w:r w:rsidR="003A7574">
        <w:t>B)</w:t>
      </w:r>
      <w:r w:rsidR="00751149">
        <w:t>.</w:t>
      </w:r>
      <w:r w:rsidR="00DE6B10">
        <w:t xml:space="preserve"> The null response of </w:t>
      </w:r>
      <w:proofErr w:type="spellStart"/>
      <w:r w:rsidR="00DE6B10">
        <w:rPr>
          <w:i/>
          <w:iCs/>
        </w:rPr>
        <w:t>iWUE</w:t>
      </w:r>
      <w:proofErr w:type="spellEnd"/>
      <w:r w:rsidR="00DE6B10">
        <w:t xml:space="preserve"> to fertilization was likely driven by a similar reduction in </w:t>
      </w:r>
      <w:proofErr w:type="spellStart"/>
      <w:r w:rsidR="00DE6B10">
        <w:rPr>
          <w:i/>
          <w:iCs/>
        </w:rPr>
        <w:t>A</w:t>
      </w:r>
      <w:r w:rsidR="00DE6B10">
        <w:rPr>
          <w:vertAlign w:val="subscript"/>
        </w:rPr>
        <w:t>net</w:t>
      </w:r>
      <w:proofErr w:type="spellEnd"/>
      <w:r w:rsidR="00DE6B10">
        <w:t xml:space="preserve"> and </w:t>
      </w:r>
      <w:proofErr w:type="spellStart"/>
      <w:r w:rsidR="00DE6B10">
        <w:t>g</w:t>
      </w:r>
      <w:r w:rsidR="00DE6B10">
        <w:rPr>
          <w:vertAlign w:val="subscript"/>
        </w:rPr>
        <w:t>s</w:t>
      </w:r>
      <w:proofErr w:type="spellEnd"/>
      <w:r w:rsidR="00DE6B10">
        <w:t xml:space="preserve"> with increasing fertilization (Table 3).</w:t>
      </w:r>
    </w:p>
    <w:p w14:paraId="404E21FC" w14:textId="43017C3C" w:rsidR="00AF1559" w:rsidRDefault="00751149" w:rsidP="00DE6B10">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r w:rsidR="00957D32">
        <w:t>:</w:t>
      </w:r>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xml:space="preserve">; Fig </w:t>
      </w:r>
      <w:r w:rsidR="0004004B">
        <w:t>5</w:t>
      </w:r>
      <w:r w:rsidR="005214CF">
        <w:t>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r w:rsidR="00957D32">
        <w:t>:</w:t>
      </w:r>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xml:space="preserve">; Fig </w:t>
      </w:r>
      <w:r w:rsidR="00F640C8">
        <w:t>6</w:t>
      </w:r>
      <w:r w:rsidR="005214CF">
        <w:t>D)</w:t>
      </w:r>
      <w:r>
        <w:t>.</w:t>
      </w:r>
      <w:r w:rsidR="008C56B6">
        <w:t xml:space="preserve"> </w:t>
      </w:r>
      <w:r w:rsidR="00DE6B10">
        <w:t>Specifically, i</w:t>
      </w:r>
      <w:r w:rsidR="00EA4E30">
        <w:t>ndividuals grown under high nitrogen fertilization</w:t>
      </w:r>
      <w:r w:rsidR="008C56B6">
        <w:t xml:space="preserve"> had </w:t>
      </w:r>
      <w:r w:rsidR="00EA4E30">
        <w:t>68.3</w:t>
      </w:r>
      <w:r w:rsidR="008C56B6">
        <w:t xml:space="preserve">% higher </w:t>
      </w:r>
      <w:proofErr w:type="spellStart"/>
      <w:r w:rsidR="008C56B6">
        <w:rPr>
          <w:i/>
          <w:iCs/>
        </w:rPr>
        <w:t>N</w:t>
      </w:r>
      <w:r w:rsidR="008C56B6">
        <w:rPr>
          <w:vertAlign w:val="subscript"/>
        </w:rPr>
        <w:t>area</w:t>
      </w:r>
      <w:r w:rsidR="008C56B6">
        <w:t>:</w:t>
      </w:r>
      <w:r w:rsidR="008C56B6">
        <w:rPr>
          <w:i/>
          <w:iCs/>
        </w:rPr>
        <w:t>g</w:t>
      </w:r>
      <w:r w:rsidR="008C56B6">
        <w:rPr>
          <w:vertAlign w:val="subscript"/>
        </w:rPr>
        <w:t>s</w:t>
      </w:r>
      <w:proofErr w:type="spellEnd"/>
      <w:r w:rsidR="008C56B6">
        <w:t xml:space="preserve"> than those grown under low nitrogen fertilization (</w:t>
      </w:r>
      <w:r w:rsidR="00FE31B0">
        <w:t>Tukey: p&lt;0.001</w:t>
      </w:r>
      <w:r w:rsidR="008C56B6">
        <w:t>)</w:t>
      </w:r>
      <w:r w:rsidR="00FE31B0">
        <w:t xml:space="preserve">. </w:t>
      </w:r>
      <w:r w:rsidR="00DE6B10">
        <w:t xml:space="preserve">The </w:t>
      </w:r>
      <w:proofErr w:type="spellStart"/>
      <w:r w:rsidR="00DE6B10">
        <w:rPr>
          <w:i/>
          <w:iCs/>
        </w:rPr>
        <w:t>N</w:t>
      </w:r>
      <w:r w:rsidR="00DE6B10">
        <w:rPr>
          <w:vertAlign w:val="subscript"/>
        </w:rPr>
        <w:t>area</w:t>
      </w:r>
      <w:r w:rsidR="00DE6B10">
        <w:t>:</w:t>
      </w:r>
      <w:r w:rsidR="00DE6B10">
        <w:rPr>
          <w:i/>
          <w:iCs/>
        </w:rPr>
        <w:t>g</w:t>
      </w:r>
      <w:r w:rsidR="00DE6B10">
        <w:rPr>
          <w:vertAlign w:val="subscript"/>
        </w:rPr>
        <w:t>s</w:t>
      </w:r>
      <w:proofErr w:type="spellEnd"/>
      <w:r w:rsidR="00DE6B10">
        <w:t xml:space="preserve"> response to fertilization was likely driven by an increase in leaf nitrogen allocation that corresponded with a reduction in </w:t>
      </w:r>
      <w:proofErr w:type="spellStart"/>
      <w:r w:rsidR="00DE6B10">
        <w:t>g</w:t>
      </w:r>
      <w:r w:rsidR="00DE6B10">
        <w:rPr>
          <w:vertAlign w:val="subscript"/>
        </w:rPr>
        <w:t>s</w:t>
      </w:r>
      <w:proofErr w:type="spellEnd"/>
      <w:r w:rsidR="00DE6B10">
        <w:t xml:space="preserve"> with increasing fertilization (Table 3). </w:t>
      </w:r>
      <w:r w:rsidR="00FE31B0">
        <w:t>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r w:rsidR="00EA4E30">
        <w:t>:</w:t>
      </w:r>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r w:rsidR="00EA4E30">
        <w:t>:</w:t>
      </w:r>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9E3BF96" w:rsidR="002C4FBE" w:rsidRPr="009515D2" w:rsidRDefault="00EA4E30" w:rsidP="00A85036">
            <w:pPr>
              <w:spacing w:line="276" w:lineRule="auto"/>
              <w:jc w:val="right"/>
              <w:rPr>
                <w:sz w:val="22"/>
                <w:szCs w:val="22"/>
              </w:rPr>
            </w:pPr>
            <w:r>
              <w:rPr>
                <w:sz w:val="22"/>
                <w:szCs w:val="22"/>
              </w:rPr>
              <w:t>38.</w:t>
            </w:r>
            <w:r w:rsidR="00F32359">
              <w:rPr>
                <w:sz w:val="22"/>
                <w:szCs w:val="22"/>
              </w:rPr>
              <w:t>45</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1EC88DFF" w:rsidR="002C4FBE" w:rsidRPr="009515D2" w:rsidRDefault="00F32359" w:rsidP="00A85036">
            <w:pPr>
              <w:spacing w:line="276" w:lineRule="auto"/>
              <w:jc w:val="right"/>
              <w:rPr>
                <w:sz w:val="22"/>
                <w:szCs w:val="22"/>
              </w:rPr>
            </w:pPr>
            <w:r>
              <w:rPr>
                <w:sz w:val="22"/>
                <w:szCs w:val="22"/>
              </w:rPr>
              <w:t>2.89</w:t>
            </w:r>
          </w:p>
        </w:tc>
        <w:tc>
          <w:tcPr>
            <w:tcW w:w="1013" w:type="dxa"/>
            <w:tcBorders>
              <w:top w:val="single" w:sz="4" w:space="0" w:color="auto"/>
            </w:tcBorders>
          </w:tcPr>
          <w:p w14:paraId="7D963337" w14:textId="0AB8D2ED" w:rsidR="002C4FBE" w:rsidRPr="00C24060" w:rsidRDefault="00C24060" w:rsidP="00A85036">
            <w:pPr>
              <w:spacing w:line="276" w:lineRule="auto"/>
              <w:jc w:val="right"/>
              <w:rPr>
                <w:i/>
                <w:iCs/>
                <w:sz w:val="22"/>
                <w:szCs w:val="22"/>
              </w:rPr>
            </w:pPr>
            <w:r w:rsidRPr="00C24060">
              <w:rPr>
                <w:i/>
                <w:iCs/>
                <w:sz w:val="22"/>
                <w:szCs w:val="22"/>
              </w:rPr>
              <w:t>0.0</w:t>
            </w:r>
            <w:r w:rsidR="00F32359">
              <w:rPr>
                <w:i/>
                <w:iCs/>
                <w:sz w:val="22"/>
                <w:szCs w:val="22"/>
              </w:rPr>
              <w:t>89</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1D301DE1" w:rsidR="002C4FBE" w:rsidRPr="009515D2" w:rsidRDefault="00EA4E30" w:rsidP="00A85036">
            <w:pPr>
              <w:spacing w:line="276" w:lineRule="auto"/>
              <w:jc w:val="right"/>
              <w:rPr>
                <w:sz w:val="22"/>
                <w:szCs w:val="22"/>
              </w:rPr>
            </w:pPr>
            <w:r>
              <w:rPr>
                <w:sz w:val="22"/>
                <w:szCs w:val="22"/>
              </w:rPr>
              <w:t>0.9</w:t>
            </w:r>
            <w:r w:rsidR="00F32359">
              <w:rPr>
                <w:sz w:val="22"/>
                <w:szCs w:val="22"/>
              </w:rPr>
              <w:t>96</w:t>
            </w:r>
          </w:p>
        </w:tc>
        <w:tc>
          <w:tcPr>
            <w:tcW w:w="996" w:type="dxa"/>
          </w:tcPr>
          <w:p w14:paraId="3AED3C65" w14:textId="6E1D9080" w:rsidR="002C4FBE" w:rsidRPr="009515D2" w:rsidRDefault="00C24060" w:rsidP="00A85036">
            <w:pPr>
              <w:spacing w:line="276" w:lineRule="auto"/>
              <w:jc w:val="right"/>
              <w:rPr>
                <w:sz w:val="22"/>
                <w:szCs w:val="22"/>
              </w:rPr>
            </w:pPr>
            <w:r>
              <w:rPr>
                <w:sz w:val="22"/>
                <w:szCs w:val="22"/>
              </w:rPr>
              <w:t>0.</w:t>
            </w:r>
            <w:r w:rsidR="00F32359">
              <w:rPr>
                <w:sz w:val="22"/>
                <w:szCs w:val="22"/>
              </w:rPr>
              <w:t>34</w:t>
            </w:r>
          </w:p>
        </w:tc>
        <w:tc>
          <w:tcPr>
            <w:tcW w:w="1013" w:type="dxa"/>
          </w:tcPr>
          <w:p w14:paraId="3A32B31A" w14:textId="57801A1E" w:rsidR="002C4FBE" w:rsidRPr="00C24060" w:rsidRDefault="00C24060" w:rsidP="00A85036">
            <w:pPr>
              <w:spacing w:line="276" w:lineRule="auto"/>
              <w:jc w:val="right"/>
              <w:rPr>
                <w:sz w:val="22"/>
                <w:szCs w:val="22"/>
              </w:rPr>
            </w:pPr>
            <w:r w:rsidRPr="00C24060">
              <w:rPr>
                <w:sz w:val="22"/>
                <w:szCs w:val="22"/>
              </w:rPr>
              <w:t>0.</w:t>
            </w:r>
            <w:r w:rsidR="00F32359">
              <w:rPr>
                <w:sz w:val="22"/>
                <w:szCs w:val="22"/>
              </w:rPr>
              <w:t>56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4A764AC3" w:rsidR="002C4FBE" w:rsidRPr="009515D2" w:rsidRDefault="00F32359" w:rsidP="00A85036">
            <w:pPr>
              <w:spacing w:line="276" w:lineRule="auto"/>
              <w:jc w:val="right"/>
              <w:rPr>
                <w:sz w:val="22"/>
                <w:szCs w:val="22"/>
              </w:rPr>
            </w:pPr>
            <w:r>
              <w:rPr>
                <w:sz w:val="22"/>
                <w:szCs w:val="22"/>
              </w:rPr>
              <w:t>0.88</w:t>
            </w:r>
          </w:p>
        </w:tc>
        <w:tc>
          <w:tcPr>
            <w:tcW w:w="1013" w:type="dxa"/>
            <w:tcBorders>
              <w:bottom w:val="single" w:sz="4" w:space="0" w:color="auto"/>
            </w:tcBorders>
          </w:tcPr>
          <w:p w14:paraId="4360B96B" w14:textId="2C8806C4" w:rsidR="002C4FBE" w:rsidRPr="009515D2" w:rsidRDefault="00EA4E30" w:rsidP="00A85036">
            <w:pPr>
              <w:spacing w:line="276" w:lineRule="auto"/>
              <w:jc w:val="right"/>
              <w:rPr>
                <w:sz w:val="22"/>
                <w:szCs w:val="22"/>
              </w:rPr>
            </w:pPr>
            <w:r>
              <w:rPr>
                <w:sz w:val="22"/>
                <w:szCs w:val="22"/>
              </w:rPr>
              <w:t>0.</w:t>
            </w:r>
            <w:r w:rsidR="00F32359">
              <w:rPr>
                <w:sz w:val="22"/>
                <w:szCs w:val="22"/>
              </w:rPr>
              <w:t>349</w:t>
            </w:r>
          </w:p>
        </w:tc>
        <w:tc>
          <w:tcPr>
            <w:tcW w:w="996" w:type="dxa"/>
            <w:tcBorders>
              <w:bottom w:val="single" w:sz="4" w:space="0" w:color="auto"/>
            </w:tcBorders>
          </w:tcPr>
          <w:p w14:paraId="70B61CF4" w14:textId="0CECC027" w:rsidR="002C4FBE" w:rsidRPr="009515D2" w:rsidRDefault="00C24060" w:rsidP="00A85036">
            <w:pPr>
              <w:spacing w:line="276" w:lineRule="auto"/>
              <w:jc w:val="right"/>
              <w:rPr>
                <w:sz w:val="22"/>
                <w:szCs w:val="22"/>
              </w:rPr>
            </w:pPr>
            <w:r>
              <w:rPr>
                <w:sz w:val="22"/>
                <w:szCs w:val="22"/>
              </w:rPr>
              <w:t>0.</w:t>
            </w:r>
            <w:r w:rsidR="00F32359">
              <w:rPr>
                <w:sz w:val="22"/>
                <w:szCs w:val="22"/>
              </w:rPr>
              <w:t>60</w:t>
            </w:r>
          </w:p>
        </w:tc>
        <w:tc>
          <w:tcPr>
            <w:tcW w:w="1013" w:type="dxa"/>
            <w:tcBorders>
              <w:bottom w:val="single" w:sz="4" w:space="0" w:color="auto"/>
            </w:tcBorders>
          </w:tcPr>
          <w:p w14:paraId="1581A9BD" w14:textId="28D2C235" w:rsidR="002C4FBE" w:rsidRPr="00C24060" w:rsidRDefault="00C24060" w:rsidP="00A85036">
            <w:pPr>
              <w:spacing w:line="276" w:lineRule="auto"/>
              <w:jc w:val="right"/>
              <w:rPr>
                <w:sz w:val="22"/>
                <w:szCs w:val="22"/>
              </w:rPr>
            </w:pPr>
            <w:r w:rsidRPr="00C24060">
              <w:rPr>
                <w:sz w:val="22"/>
                <w:szCs w:val="22"/>
              </w:rPr>
              <w:t>0.</w:t>
            </w:r>
            <w:r w:rsidR="00F32359">
              <w:rPr>
                <w:sz w:val="22"/>
                <w:szCs w:val="22"/>
              </w:rPr>
              <w:t>439</w:t>
            </w:r>
          </w:p>
        </w:tc>
      </w:tr>
    </w:tbl>
    <w:p w14:paraId="194973AA" w14:textId="77777777" w:rsidR="00AF1559" w:rsidRDefault="00AF1559" w:rsidP="00A754EC">
      <w:pPr>
        <w:spacing w:line="360" w:lineRule="auto"/>
      </w:pPr>
    </w:p>
    <w:p w14:paraId="009D9BCF" w14:textId="1D0EEF39"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r>
        <w:rPr>
          <w:i/>
          <w:iCs/>
        </w:rPr>
        <w:t>V</w:t>
      </w:r>
      <w:r>
        <w:rPr>
          <w:vertAlign w:val="subscript"/>
        </w:rPr>
        <w:t>cmax</w:t>
      </w:r>
      <w:r>
        <w:t xml:space="preserve"> to </w:t>
      </w:r>
      <w:proofErr w:type="spellStart"/>
      <w:r>
        <w:rPr>
          <w:i/>
          <w:iCs/>
        </w:rPr>
        <w:t>g</w:t>
      </w:r>
      <w:r>
        <w:rPr>
          <w:vertAlign w:val="subscript"/>
        </w:rPr>
        <w:t>s</w:t>
      </w:r>
      <w:proofErr w:type="spellEnd"/>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779DD492" w:rsidR="005F0602" w:rsidRDefault="005F0602" w:rsidP="009D6E5B">
      <w:pPr>
        <w:spacing w:line="480" w:lineRule="auto"/>
        <w:rPr>
          <w:b/>
          <w:bCs/>
        </w:rPr>
      </w:pPr>
      <w:r>
        <w:rPr>
          <w:b/>
          <w:bCs/>
        </w:rPr>
        <w:lastRenderedPageBreak/>
        <w:t xml:space="preserve">Figure </w:t>
      </w:r>
      <w:r w:rsidR="00DE6B10">
        <w:rPr>
          <w:b/>
          <w:bCs/>
        </w:rPr>
        <w:t>5</w:t>
      </w:r>
    </w:p>
    <w:p w14:paraId="4BD407F2" w14:textId="661811FF" w:rsidR="005F0602" w:rsidRDefault="00D23267" w:rsidP="009D6E5B">
      <w:pPr>
        <w:spacing w:line="480" w:lineRule="auto"/>
        <w:rPr>
          <w:b/>
          <w:bCs/>
        </w:rPr>
      </w:pPr>
      <w:r>
        <w:rPr>
          <w:b/>
          <w:bCs/>
          <w:noProof/>
        </w:rPr>
        <w:drawing>
          <wp:inline distT="0" distB="0" distL="0" distR="0" wp14:anchorId="4477626A" wp14:editId="729ABA2F">
            <wp:extent cx="5943600" cy="4754880"/>
            <wp:effectExtent l="0" t="0" r="0" b="0"/>
            <wp:docPr id="16" name="Picture 16" descr="Chart, calendar,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calendar, box and whisker chart&#10;&#10;Description automatically generated"/>
                    <pic:cNvPicPr/>
                  </pic:nvPicPr>
                  <pic:blipFill>
                    <a:blip r:embed="rId14"/>
                    <a:stretch>
                      <a:fillRect/>
                    </a:stretch>
                  </pic:blipFill>
                  <pic:spPr>
                    <a:xfrm>
                      <a:off x="0" y="0"/>
                      <a:ext cx="5943600" cy="4754880"/>
                    </a:xfrm>
                    <a:prstGeom prst="rect">
                      <a:avLst/>
                    </a:prstGeom>
                  </pic:spPr>
                </pic:pic>
              </a:graphicData>
            </a:graphic>
          </wp:inline>
        </w:drawing>
      </w:r>
    </w:p>
    <w:p w14:paraId="436FDF7F" w14:textId="77777777" w:rsidR="008B104C" w:rsidRDefault="00C4037A" w:rsidP="00A85036">
      <w:pPr>
        <w:spacing w:line="480" w:lineRule="auto"/>
        <w:rPr>
          <w:rFonts w:eastAsia="Times New Roman" w:cs="Times New Roman"/>
          <w:color w:val="000000" w:themeColor="text1"/>
        </w:rPr>
      </w:pPr>
      <w:r>
        <w:rPr>
          <w:b/>
          <w:bCs/>
        </w:rPr>
        <w:t xml:space="preserve">Figure </w:t>
      </w:r>
      <w:r w:rsidR="00F640C8">
        <w:rPr>
          <w:b/>
          <w:bCs/>
        </w:rPr>
        <w:t>6</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p>
    <w:p w14:paraId="6484937F" w14:textId="308041FA" w:rsidR="00E2103C" w:rsidRPr="008B6B1D" w:rsidRDefault="00E2103C" w:rsidP="00A85036">
      <w:pPr>
        <w:spacing w:line="480" w:lineRule="auto"/>
      </w:pPr>
      <w:r>
        <w:rPr>
          <w:b/>
          <w:bCs/>
        </w:rPr>
        <w:br w:type="page"/>
      </w:r>
    </w:p>
    <w:p w14:paraId="17A662CB" w14:textId="3B9F2CC0" w:rsidR="00772287" w:rsidRDefault="00E2103C" w:rsidP="008B6B1D">
      <w:pPr>
        <w:spacing w:line="480" w:lineRule="auto"/>
        <w:rPr>
          <w:b/>
          <w:bCs/>
        </w:rPr>
      </w:pPr>
      <w:r>
        <w:rPr>
          <w:b/>
          <w:bCs/>
        </w:rPr>
        <w:lastRenderedPageBreak/>
        <w:t>D</w:t>
      </w:r>
      <w:r w:rsidR="00754725">
        <w:rPr>
          <w:b/>
          <w:bCs/>
        </w:rPr>
        <w:t>iscussion</w:t>
      </w:r>
    </w:p>
    <w:p w14:paraId="72658BC1" w14:textId="1147F883" w:rsidR="004035F7" w:rsidRDefault="004035F7" w:rsidP="00D32CFF">
      <w:pPr>
        <w:pStyle w:val="Bibliography"/>
      </w:pPr>
    </w:p>
    <w:p w14:paraId="4D12C9DD" w14:textId="77777777" w:rsidR="00F4560A" w:rsidRDefault="00F4560A" w:rsidP="008B6B1D">
      <w:pPr>
        <w:spacing w:line="480" w:lineRule="auto"/>
        <w:ind w:firstLine="720"/>
      </w:pPr>
    </w:p>
    <w:p w14:paraId="580720B6" w14:textId="51A8363F" w:rsidR="00DA006B" w:rsidRDefault="00DA006B" w:rsidP="008B6B1D">
      <w:pPr>
        <w:spacing w:line="480" w:lineRule="auto"/>
        <w:ind w:left="720"/>
      </w:pPr>
      <w:r>
        <w:t>[</w:t>
      </w:r>
      <w:commentRangeStart w:id="4"/>
      <w:r w:rsidRPr="00723F29">
        <w:rPr>
          <w:b/>
          <w:bCs/>
        </w:rPr>
        <w:t>Main point #1</w:t>
      </w:r>
      <w:r>
        <w:t xml:space="preserve">: </w:t>
      </w:r>
      <w:commentRangeEnd w:id="4"/>
      <w:r w:rsidR="00950F50">
        <w:rPr>
          <w:rStyle w:val="CommentReference"/>
          <w:rFonts w:eastAsia="Times New Roman" w:cs="Times New Roman"/>
        </w:rPr>
        <w:commentReference w:id="4"/>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8B6B1D">
      <w:pPr>
        <w:spacing w:line="480" w:lineRule="auto"/>
        <w:ind w:firstLine="720"/>
      </w:pPr>
    </w:p>
    <w:p w14:paraId="07A0FCB2" w14:textId="523CD655" w:rsidR="00D35783" w:rsidRDefault="00D35783" w:rsidP="008B6B1D">
      <w:pPr>
        <w:spacing w:line="480" w:lineRule="auto"/>
        <w:ind w:left="720"/>
      </w:pPr>
      <w:r>
        <w:t>[</w:t>
      </w:r>
      <w:commentRangeStart w:id="5"/>
      <w:r>
        <w:rPr>
          <w:b/>
          <w:bCs/>
        </w:rPr>
        <w:t>Main point #2</w:t>
      </w:r>
      <w:r>
        <w:t xml:space="preserve">: </w:t>
      </w:r>
      <w:commentRangeEnd w:id="5"/>
      <w:r w:rsidR="000E7D92">
        <w:rPr>
          <w:rStyle w:val="CommentReference"/>
          <w:rFonts w:eastAsia="Times New Roman" w:cs="Times New Roman"/>
        </w:rPr>
        <w:commentReference w:id="5"/>
      </w:r>
      <w:r>
        <w:t xml:space="preserve">strong effects of inoculation on whole plant responses under low soil N, no effect of inoculation on nitrogen-water </w:t>
      </w:r>
      <w:proofErr w:type="gramStart"/>
      <w:r>
        <w:t>use</w:t>
      </w:r>
      <w:proofErr w:type="gramEnd"/>
      <w:r>
        <w:t xml:space="preserve"> tradeoffs except for stimulation in leaf N. Hard to tell if this is driven by PLCT-expected strategy or just a pattern of N-fixation 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8B6B1D">
      <w:pPr>
        <w:spacing w:line="480" w:lineRule="auto"/>
        <w:ind w:left="720"/>
      </w:pPr>
    </w:p>
    <w:p w14:paraId="0C205254" w14:textId="73BFFBFE" w:rsidR="00D35783" w:rsidRDefault="00D35783" w:rsidP="008B6B1D">
      <w:pPr>
        <w:spacing w:line="480" w:lineRule="auto"/>
        <w:ind w:left="720"/>
      </w:pPr>
      <w:r>
        <w:t>[</w:t>
      </w:r>
      <w:commentRangeStart w:id="6"/>
      <w:r w:rsidRPr="00D35783">
        <w:rPr>
          <w:b/>
          <w:bCs/>
        </w:rPr>
        <w:t>Main point #3</w:t>
      </w:r>
      <w:r>
        <w:t xml:space="preserve">: </w:t>
      </w:r>
      <w:commentRangeEnd w:id="6"/>
      <w:r w:rsidR="00950F50">
        <w:rPr>
          <w:rStyle w:val="CommentReference"/>
          <w:rFonts w:eastAsia="Times New Roman" w:cs="Times New Roman"/>
        </w:rPr>
        <w:commentReference w:id="6"/>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8B6B1D">
      <w:pPr>
        <w:spacing w:line="480" w:lineRule="auto"/>
        <w:ind w:left="720"/>
      </w:pPr>
      <w:commentRangeStart w:id="7"/>
      <w:commentRangeEnd w:id="7"/>
      <w:r>
        <w:rPr>
          <w:rStyle w:val="CommentReference"/>
          <w:rFonts w:eastAsia="Times New Roman" w:cs="Times New Roman"/>
        </w:rPr>
        <w:commentReference w:id="7"/>
      </w:r>
    </w:p>
    <w:p w14:paraId="6EE2234E" w14:textId="3B4D343D" w:rsidR="001D4CE3" w:rsidRDefault="001D4CE3" w:rsidP="008B6B1D">
      <w:pPr>
        <w:spacing w:line="480" w:lineRule="auto"/>
      </w:pPr>
      <w:r>
        <w:rPr>
          <w:i/>
          <w:iCs/>
        </w:rPr>
        <w:t>Study limitations</w:t>
      </w:r>
    </w:p>
    <w:p w14:paraId="6A873158" w14:textId="29864FB8"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D32CFF">
        <w:t>(XX)</w:t>
      </w:r>
      <w:r w:rsidR="001B21C7">
        <w:t xml:space="preserve">, and a two-point fertilization experiment </w:t>
      </w:r>
      <w:r w:rsidR="001B21C7">
        <w:lastRenderedPageBreak/>
        <w:t xml:space="preserve">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r w:rsidR="001B21C7">
        <w:t xml:space="preserve">cocktails. Doing so would better allow us to 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4A8030D7" w:rsidR="004A35A3" w:rsidRDefault="004A35A3" w:rsidP="008B6B1D">
      <w:pPr>
        <w:spacing w:line="480" w:lineRule="auto"/>
      </w:pPr>
      <w:r>
        <w:t xml:space="preserve">We would like to thank </w:t>
      </w:r>
      <w:r w:rsidR="00B55208">
        <w:t xml:space="preserve">Dr. </w:t>
      </w:r>
      <w:r>
        <w:t xml:space="preserve">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NGS acknowledges funding support from the NSF (</w:t>
      </w:r>
      <w:r w:rsidRPr="00F33193">
        <w:t>DEB-2045968</w:t>
      </w:r>
      <w:r>
        <w:t xml:space="preserve">), </w:t>
      </w:r>
      <w:commentRangeStart w:id="8"/>
      <w:r>
        <w:t>Eric and Wendy Schmidt and</w:t>
      </w:r>
      <w:ins w:id="9" w:author="Nick Smith" w:date="2022-06-04T12:36:00Z">
        <w:r w:rsidR="00482C17">
          <w:t xml:space="preserve"> the</w:t>
        </w:r>
      </w:ins>
      <w:r>
        <w:t xml:space="preserve"> Schmidt Futures</w:t>
      </w:r>
      <w:ins w:id="10" w:author="Nick Smith" w:date="2022-06-04T12:36:00Z">
        <w:r w:rsidR="00482C17">
          <w:t xml:space="preserve"> VESRI program</w:t>
        </w:r>
        <w:commentRangeEnd w:id="8"/>
        <w:r w:rsidR="00482C17">
          <w:rPr>
            <w:rStyle w:val="CommentReference"/>
            <w:rFonts w:eastAsia="Times New Roman" w:cs="Times New Roman"/>
          </w:rPr>
          <w:commentReference w:id="8"/>
        </w:r>
      </w:ins>
      <w:r>
        <w:t>, and Texas Tech University.</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lastRenderedPageBreak/>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4E44C6AA" w14:textId="705CFE53" w:rsidR="003C2C84" w:rsidRPr="00754725" w:rsidRDefault="00772287" w:rsidP="003C2C84">
      <w:pPr>
        <w:spacing w:line="480" w:lineRule="auto"/>
        <w:rPr>
          <w:b/>
          <w:bCs/>
        </w:rPr>
      </w:pPr>
      <w:r>
        <w:rPr>
          <w:b/>
          <w:bCs/>
        </w:rPr>
        <w:lastRenderedPageBreak/>
        <w:t>References</w:t>
      </w:r>
    </w:p>
    <w:sectPr w:rsidR="003C2C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7-25T13:17:00Z" w:initials="PEA">
    <w:p w14:paraId="7387D7AF" w14:textId="5489BDC6" w:rsidR="00CD5C63" w:rsidRDefault="00CD5C63">
      <w:pPr>
        <w:pStyle w:val="CommentText"/>
      </w:pPr>
      <w:r>
        <w:rPr>
          <w:rStyle w:val="CommentReference"/>
        </w:rPr>
        <w:annotationRef/>
      </w:r>
      <w:r>
        <w:t>Check for more refs</w:t>
      </w:r>
    </w:p>
  </w:comment>
  <w:comment w:id="3"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4"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5"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6" w:author="Nick Smith" w:date="2022-06-04T12:31:00Z" w:initials="NGS">
    <w:p w14:paraId="26A05523" w14:textId="7A2FD791" w:rsidR="00950F50" w:rsidRDefault="00950F50">
      <w:pPr>
        <w:pStyle w:val="CommentText"/>
      </w:pPr>
      <w:r>
        <w:rPr>
          <w:rStyle w:val="CommentReference"/>
        </w:rPr>
        <w:annotationRef/>
      </w:r>
      <w:r>
        <w:t>I like this one too!</w:t>
      </w:r>
    </w:p>
  </w:comment>
  <w:comment w:id="7"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8"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7387D7AF" w15:done="0"/>
  <w15:commentEx w15:paraId="003F850E" w15:done="0"/>
  <w15:commentEx w15:paraId="571CEF61" w15:done="0"/>
  <w15:commentEx w15:paraId="6C18348B" w15:done="0"/>
  <w15:commentEx w15:paraId="26A05523" w15:done="0"/>
  <w15:commentEx w15:paraId="4E54EE94" w15:done="0"/>
  <w15:commentEx w15:paraId="60D4A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89165D" w16cex:dateUtc="2022-07-25T18:17:00Z"/>
  <w16cex:commentExtensible w16cex:durableId="2628DEDC" w16cex:dateUtc="2022-05-13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7387D7AF" w16cid:durableId="2689165D"/>
  <w16cid:commentId w16cid:paraId="003F850E" w16cid:durableId="2628DEDC"/>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33599"/>
    <w:rsid w:val="0004004B"/>
    <w:rsid w:val="000424C7"/>
    <w:rsid w:val="000443A6"/>
    <w:rsid w:val="00045694"/>
    <w:rsid w:val="00047FF3"/>
    <w:rsid w:val="00055528"/>
    <w:rsid w:val="00061330"/>
    <w:rsid w:val="00071365"/>
    <w:rsid w:val="00072D81"/>
    <w:rsid w:val="0007391F"/>
    <w:rsid w:val="0007464E"/>
    <w:rsid w:val="0007680C"/>
    <w:rsid w:val="00080882"/>
    <w:rsid w:val="000846E5"/>
    <w:rsid w:val="00086E13"/>
    <w:rsid w:val="00091EA0"/>
    <w:rsid w:val="00096CD6"/>
    <w:rsid w:val="00097A1D"/>
    <w:rsid w:val="000A15F3"/>
    <w:rsid w:val="000A24B2"/>
    <w:rsid w:val="000B0465"/>
    <w:rsid w:val="000B25C5"/>
    <w:rsid w:val="000B35AF"/>
    <w:rsid w:val="000B69B8"/>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1777"/>
    <w:rsid w:val="00140846"/>
    <w:rsid w:val="00140BC4"/>
    <w:rsid w:val="001438DB"/>
    <w:rsid w:val="00146410"/>
    <w:rsid w:val="001500C2"/>
    <w:rsid w:val="00150CFB"/>
    <w:rsid w:val="00166B47"/>
    <w:rsid w:val="00167EA8"/>
    <w:rsid w:val="0017601E"/>
    <w:rsid w:val="00181F29"/>
    <w:rsid w:val="00182295"/>
    <w:rsid w:val="00192404"/>
    <w:rsid w:val="001A1184"/>
    <w:rsid w:val="001A31D4"/>
    <w:rsid w:val="001A4127"/>
    <w:rsid w:val="001A5E20"/>
    <w:rsid w:val="001A5F2D"/>
    <w:rsid w:val="001A743B"/>
    <w:rsid w:val="001B143E"/>
    <w:rsid w:val="001B21C7"/>
    <w:rsid w:val="001B24E0"/>
    <w:rsid w:val="001B3B2A"/>
    <w:rsid w:val="001B766A"/>
    <w:rsid w:val="001C1F9E"/>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275C"/>
    <w:rsid w:val="00224179"/>
    <w:rsid w:val="00231617"/>
    <w:rsid w:val="00235EDC"/>
    <w:rsid w:val="00237528"/>
    <w:rsid w:val="00251AEA"/>
    <w:rsid w:val="002548F5"/>
    <w:rsid w:val="0025668C"/>
    <w:rsid w:val="00262143"/>
    <w:rsid w:val="00264E17"/>
    <w:rsid w:val="00265035"/>
    <w:rsid w:val="002665D6"/>
    <w:rsid w:val="00266AD9"/>
    <w:rsid w:val="00266FA1"/>
    <w:rsid w:val="00267C61"/>
    <w:rsid w:val="00270350"/>
    <w:rsid w:val="00271F6C"/>
    <w:rsid w:val="00272DB1"/>
    <w:rsid w:val="00272E59"/>
    <w:rsid w:val="00283F06"/>
    <w:rsid w:val="00287D42"/>
    <w:rsid w:val="0029276A"/>
    <w:rsid w:val="00293580"/>
    <w:rsid w:val="002948B1"/>
    <w:rsid w:val="002948E0"/>
    <w:rsid w:val="00295B37"/>
    <w:rsid w:val="002A0FC6"/>
    <w:rsid w:val="002A5009"/>
    <w:rsid w:val="002A575E"/>
    <w:rsid w:val="002B4EF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15200"/>
    <w:rsid w:val="00322974"/>
    <w:rsid w:val="0033651D"/>
    <w:rsid w:val="00340D31"/>
    <w:rsid w:val="00345929"/>
    <w:rsid w:val="00350162"/>
    <w:rsid w:val="00351491"/>
    <w:rsid w:val="00351A75"/>
    <w:rsid w:val="00353731"/>
    <w:rsid w:val="00360D30"/>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1B7D"/>
    <w:rsid w:val="00433868"/>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502BC6"/>
    <w:rsid w:val="005052B7"/>
    <w:rsid w:val="0051142F"/>
    <w:rsid w:val="00515D2D"/>
    <w:rsid w:val="005174E3"/>
    <w:rsid w:val="005214CF"/>
    <w:rsid w:val="00521B92"/>
    <w:rsid w:val="00524F9C"/>
    <w:rsid w:val="00526968"/>
    <w:rsid w:val="00532E28"/>
    <w:rsid w:val="00534BFA"/>
    <w:rsid w:val="0053745F"/>
    <w:rsid w:val="005379AB"/>
    <w:rsid w:val="00547EA6"/>
    <w:rsid w:val="00550616"/>
    <w:rsid w:val="00562561"/>
    <w:rsid w:val="00562F5D"/>
    <w:rsid w:val="00565C0A"/>
    <w:rsid w:val="00566FD1"/>
    <w:rsid w:val="00571A5C"/>
    <w:rsid w:val="00573C0E"/>
    <w:rsid w:val="005921A6"/>
    <w:rsid w:val="005942F6"/>
    <w:rsid w:val="00594F9B"/>
    <w:rsid w:val="005968A5"/>
    <w:rsid w:val="005A3AD9"/>
    <w:rsid w:val="005A73E0"/>
    <w:rsid w:val="005A7A45"/>
    <w:rsid w:val="005B21F4"/>
    <w:rsid w:val="005B6DED"/>
    <w:rsid w:val="005C40DF"/>
    <w:rsid w:val="005D006F"/>
    <w:rsid w:val="005D3C45"/>
    <w:rsid w:val="005E3C6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3A3D"/>
    <w:rsid w:val="006E7608"/>
    <w:rsid w:val="006F4B04"/>
    <w:rsid w:val="007022D1"/>
    <w:rsid w:val="0072033E"/>
    <w:rsid w:val="00723F29"/>
    <w:rsid w:val="00727F3E"/>
    <w:rsid w:val="0073086F"/>
    <w:rsid w:val="007320E5"/>
    <w:rsid w:val="00743947"/>
    <w:rsid w:val="00746208"/>
    <w:rsid w:val="00746CCB"/>
    <w:rsid w:val="00751149"/>
    <w:rsid w:val="00754725"/>
    <w:rsid w:val="00756429"/>
    <w:rsid w:val="00763DFE"/>
    <w:rsid w:val="00766809"/>
    <w:rsid w:val="00772287"/>
    <w:rsid w:val="00772D20"/>
    <w:rsid w:val="00774D67"/>
    <w:rsid w:val="007755C4"/>
    <w:rsid w:val="00777671"/>
    <w:rsid w:val="00786D44"/>
    <w:rsid w:val="00790B8B"/>
    <w:rsid w:val="0079226D"/>
    <w:rsid w:val="00792D5B"/>
    <w:rsid w:val="007935E9"/>
    <w:rsid w:val="007A082A"/>
    <w:rsid w:val="007A2F1C"/>
    <w:rsid w:val="007A66FD"/>
    <w:rsid w:val="007A7928"/>
    <w:rsid w:val="007B12CC"/>
    <w:rsid w:val="007B13FC"/>
    <w:rsid w:val="007B192C"/>
    <w:rsid w:val="007B1AFE"/>
    <w:rsid w:val="007B3063"/>
    <w:rsid w:val="007B6971"/>
    <w:rsid w:val="007B6BD6"/>
    <w:rsid w:val="007B7C4F"/>
    <w:rsid w:val="007C1C57"/>
    <w:rsid w:val="007C2F39"/>
    <w:rsid w:val="007C6B38"/>
    <w:rsid w:val="007D0701"/>
    <w:rsid w:val="007D2877"/>
    <w:rsid w:val="007E5400"/>
    <w:rsid w:val="007E56DC"/>
    <w:rsid w:val="007E6FDF"/>
    <w:rsid w:val="007E743D"/>
    <w:rsid w:val="007F426D"/>
    <w:rsid w:val="007F4329"/>
    <w:rsid w:val="0080636D"/>
    <w:rsid w:val="00806371"/>
    <w:rsid w:val="0081139F"/>
    <w:rsid w:val="00813CB8"/>
    <w:rsid w:val="00817E03"/>
    <w:rsid w:val="00831D90"/>
    <w:rsid w:val="00847557"/>
    <w:rsid w:val="0084793A"/>
    <w:rsid w:val="00850627"/>
    <w:rsid w:val="00850723"/>
    <w:rsid w:val="00852AF7"/>
    <w:rsid w:val="0085460C"/>
    <w:rsid w:val="00867812"/>
    <w:rsid w:val="0087300A"/>
    <w:rsid w:val="00876B7A"/>
    <w:rsid w:val="00884550"/>
    <w:rsid w:val="00885391"/>
    <w:rsid w:val="008854FF"/>
    <w:rsid w:val="008873DD"/>
    <w:rsid w:val="00887478"/>
    <w:rsid w:val="00895284"/>
    <w:rsid w:val="0089764A"/>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2680"/>
    <w:rsid w:val="0091473E"/>
    <w:rsid w:val="009162CB"/>
    <w:rsid w:val="00916FB5"/>
    <w:rsid w:val="009214F3"/>
    <w:rsid w:val="00926F7B"/>
    <w:rsid w:val="009273E2"/>
    <w:rsid w:val="0093380B"/>
    <w:rsid w:val="00936914"/>
    <w:rsid w:val="00942187"/>
    <w:rsid w:val="00947B9C"/>
    <w:rsid w:val="00947C65"/>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142C"/>
    <w:rsid w:val="00A3337F"/>
    <w:rsid w:val="00A33E81"/>
    <w:rsid w:val="00A33FE7"/>
    <w:rsid w:val="00A34369"/>
    <w:rsid w:val="00A433B8"/>
    <w:rsid w:val="00A44260"/>
    <w:rsid w:val="00A4564D"/>
    <w:rsid w:val="00A461D6"/>
    <w:rsid w:val="00A46FE6"/>
    <w:rsid w:val="00A57BBF"/>
    <w:rsid w:val="00A656A3"/>
    <w:rsid w:val="00A71069"/>
    <w:rsid w:val="00A73883"/>
    <w:rsid w:val="00A747FF"/>
    <w:rsid w:val="00A754EC"/>
    <w:rsid w:val="00A85036"/>
    <w:rsid w:val="00A9041E"/>
    <w:rsid w:val="00A97B6C"/>
    <w:rsid w:val="00A97E81"/>
    <w:rsid w:val="00AA41B8"/>
    <w:rsid w:val="00AA479F"/>
    <w:rsid w:val="00AA5502"/>
    <w:rsid w:val="00AA6BAB"/>
    <w:rsid w:val="00AB17F0"/>
    <w:rsid w:val="00AB654B"/>
    <w:rsid w:val="00AC38E7"/>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FF2"/>
    <w:rsid w:val="00BA5B53"/>
    <w:rsid w:val="00BA75F3"/>
    <w:rsid w:val="00BB175D"/>
    <w:rsid w:val="00BB1C61"/>
    <w:rsid w:val="00BB1D36"/>
    <w:rsid w:val="00BB5F98"/>
    <w:rsid w:val="00BC0551"/>
    <w:rsid w:val="00BC7961"/>
    <w:rsid w:val="00BD310E"/>
    <w:rsid w:val="00BD4037"/>
    <w:rsid w:val="00BD669B"/>
    <w:rsid w:val="00BE2568"/>
    <w:rsid w:val="00BE583F"/>
    <w:rsid w:val="00BF3222"/>
    <w:rsid w:val="00BF7930"/>
    <w:rsid w:val="00C074CA"/>
    <w:rsid w:val="00C07F2A"/>
    <w:rsid w:val="00C15F8B"/>
    <w:rsid w:val="00C24060"/>
    <w:rsid w:val="00C26E3E"/>
    <w:rsid w:val="00C31CF3"/>
    <w:rsid w:val="00C32E51"/>
    <w:rsid w:val="00C377A1"/>
    <w:rsid w:val="00C4037A"/>
    <w:rsid w:val="00C41309"/>
    <w:rsid w:val="00C41A80"/>
    <w:rsid w:val="00C45948"/>
    <w:rsid w:val="00C4618D"/>
    <w:rsid w:val="00C57242"/>
    <w:rsid w:val="00C6042C"/>
    <w:rsid w:val="00C64309"/>
    <w:rsid w:val="00C654B2"/>
    <w:rsid w:val="00C66EFD"/>
    <w:rsid w:val="00C70352"/>
    <w:rsid w:val="00C70400"/>
    <w:rsid w:val="00C70E2E"/>
    <w:rsid w:val="00C72B7A"/>
    <w:rsid w:val="00C72D94"/>
    <w:rsid w:val="00C7318F"/>
    <w:rsid w:val="00C75D20"/>
    <w:rsid w:val="00C8325C"/>
    <w:rsid w:val="00C859D6"/>
    <w:rsid w:val="00C93F2E"/>
    <w:rsid w:val="00CA0627"/>
    <w:rsid w:val="00CA5FBB"/>
    <w:rsid w:val="00CB446B"/>
    <w:rsid w:val="00CC06E6"/>
    <w:rsid w:val="00CC1CCF"/>
    <w:rsid w:val="00CC3B0A"/>
    <w:rsid w:val="00CC5E7B"/>
    <w:rsid w:val="00CD5C63"/>
    <w:rsid w:val="00CE366A"/>
    <w:rsid w:val="00CE771F"/>
    <w:rsid w:val="00CF0D09"/>
    <w:rsid w:val="00CF48BE"/>
    <w:rsid w:val="00CF665D"/>
    <w:rsid w:val="00D0019D"/>
    <w:rsid w:val="00D01503"/>
    <w:rsid w:val="00D04ECF"/>
    <w:rsid w:val="00D05C84"/>
    <w:rsid w:val="00D14794"/>
    <w:rsid w:val="00D16FB9"/>
    <w:rsid w:val="00D17106"/>
    <w:rsid w:val="00D21DBD"/>
    <w:rsid w:val="00D23267"/>
    <w:rsid w:val="00D26E15"/>
    <w:rsid w:val="00D272B1"/>
    <w:rsid w:val="00D279E9"/>
    <w:rsid w:val="00D30494"/>
    <w:rsid w:val="00D32CFF"/>
    <w:rsid w:val="00D3527E"/>
    <w:rsid w:val="00D35783"/>
    <w:rsid w:val="00D373FB"/>
    <w:rsid w:val="00D45E15"/>
    <w:rsid w:val="00D472D2"/>
    <w:rsid w:val="00D52C95"/>
    <w:rsid w:val="00D56C9D"/>
    <w:rsid w:val="00D6220B"/>
    <w:rsid w:val="00D634C4"/>
    <w:rsid w:val="00D64D0D"/>
    <w:rsid w:val="00D652DF"/>
    <w:rsid w:val="00D660CD"/>
    <w:rsid w:val="00D66A72"/>
    <w:rsid w:val="00D67D74"/>
    <w:rsid w:val="00D73281"/>
    <w:rsid w:val="00D80427"/>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E2FE3"/>
    <w:rsid w:val="00DE33E1"/>
    <w:rsid w:val="00DE50D7"/>
    <w:rsid w:val="00DE5D3F"/>
    <w:rsid w:val="00DE6B10"/>
    <w:rsid w:val="00E01FA8"/>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676AF"/>
    <w:rsid w:val="00E74A6D"/>
    <w:rsid w:val="00E83939"/>
    <w:rsid w:val="00E8768C"/>
    <w:rsid w:val="00E945AC"/>
    <w:rsid w:val="00EA0A3D"/>
    <w:rsid w:val="00EA15F8"/>
    <w:rsid w:val="00EA4E30"/>
    <w:rsid w:val="00EA5D43"/>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3EBD"/>
    <w:rsid w:val="00F15597"/>
    <w:rsid w:val="00F21CD4"/>
    <w:rsid w:val="00F2556B"/>
    <w:rsid w:val="00F307CD"/>
    <w:rsid w:val="00F32359"/>
    <w:rsid w:val="00F43CC6"/>
    <w:rsid w:val="00F4560A"/>
    <w:rsid w:val="00F5091C"/>
    <w:rsid w:val="00F57D74"/>
    <w:rsid w:val="00F633C1"/>
    <w:rsid w:val="00F640C8"/>
    <w:rsid w:val="00F645DB"/>
    <w:rsid w:val="00F706A9"/>
    <w:rsid w:val="00F75EB7"/>
    <w:rsid w:val="00F76F37"/>
    <w:rsid w:val="00F83744"/>
    <w:rsid w:val="00F871BB"/>
    <w:rsid w:val="00F87256"/>
    <w:rsid w:val="00F9445D"/>
    <w:rsid w:val="00FA37A7"/>
    <w:rsid w:val="00FB54EF"/>
    <w:rsid w:val="00FC0900"/>
    <w:rsid w:val="00FC4732"/>
    <w:rsid w:val="00FD1C5A"/>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37</Pages>
  <Words>29471</Words>
  <Characters>167988</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9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2-07-25T17:06:00Z</dcterms:created>
  <dcterms:modified xsi:type="dcterms:W3CDTF">2022-07-25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